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B5CE4F7" w14:textId="4D24BB50" w:rsidR="00C71399" w:rsidRPr="00576BF4" w:rsidRDefault="00505A46" w:rsidP="00A01888">
      <w:pPr>
        <w:spacing w:line="276" w:lineRule="auto"/>
        <w:jc w:val="center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Weidong</w:t>
      </w:r>
      <w:r w:rsidR="003F5A7F" w:rsidRPr="00576BF4">
        <w:rPr>
          <w:rFonts w:ascii="Arial" w:hAnsi="Arial" w:cs="Arial"/>
          <w:b/>
          <w:bCs/>
        </w:rPr>
        <w:t xml:space="preserve"> W</w:t>
      </w:r>
      <w:r>
        <w:rPr>
          <w:rFonts w:ascii="Arial" w:hAnsi="Arial" w:cs="Arial"/>
          <w:b/>
          <w:bCs/>
        </w:rPr>
        <w:t>u</w:t>
      </w:r>
    </w:p>
    <w:p w14:paraId="2C6EAD61" w14:textId="179E5AAA" w:rsidR="00C2638C" w:rsidRDefault="00505A46" w:rsidP="00C2638C">
      <w:pPr>
        <w:spacing w:line="276" w:lineRule="auto"/>
        <w:jc w:val="center"/>
        <w:rPr>
          <w:rFonts w:ascii="Arial" w:hAnsi="Arial" w:cs="Arial"/>
          <w:bCs/>
        </w:rPr>
      </w:pPr>
      <w:r w:rsidRPr="00505A46">
        <w:rPr>
          <w:rFonts w:ascii="Arial" w:hAnsi="Arial" w:cs="Arial"/>
          <w:bCs/>
        </w:rPr>
        <w:t>Department of Biomedical Informatics</w:t>
      </w:r>
    </w:p>
    <w:p w14:paraId="2440EBFF" w14:textId="3108F6FD" w:rsidR="00AB33F4" w:rsidRPr="00576BF4" w:rsidRDefault="00141FF2" w:rsidP="00C2638C">
      <w:pPr>
        <w:spacing w:line="276" w:lineRule="auto"/>
        <w:jc w:val="center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The Ohio State University</w:t>
      </w:r>
      <w:r>
        <w:rPr>
          <w:rFonts w:ascii="Arial" w:hAnsi="Arial" w:cs="Arial"/>
          <w:bCs/>
        </w:rPr>
        <w:t xml:space="preserve"> </w:t>
      </w:r>
    </w:p>
    <w:p w14:paraId="7F48A327" w14:textId="77777777" w:rsidR="00AB33F4" w:rsidRPr="00576BF4" w:rsidRDefault="00AB33F4" w:rsidP="00A271EB">
      <w:pPr>
        <w:spacing w:line="276" w:lineRule="auto"/>
        <w:jc w:val="both"/>
        <w:rPr>
          <w:rFonts w:ascii="Arial" w:hAnsi="Arial" w:cs="Arial"/>
          <w:b/>
          <w:bCs/>
        </w:rPr>
      </w:pPr>
    </w:p>
    <w:p w14:paraId="3BB3F2EA" w14:textId="0A67F2D1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CONTACT</w:t>
      </w:r>
    </w:p>
    <w:p w14:paraId="017AD214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4923924D" w14:textId="4A6C99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Phone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r w:rsidR="00BC1594">
        <w:rPr>
          <w:rFonts w:ascii="Arial" w:hAnsi="Arial" w:cs="Arial"/>
        </w:rPr>
        <w:t xml:space="preserve">+1 </w:t>
      </w:r>
      <w:r w:rsidRPr="00576BF4">
        <w:rPr>
          <w:rFonts w:ascii="Arial" w:hAnsi="Arial" w:cs="Arial"/>
        </w:rPr>
        <w:t>614-</w:t>
      </w:r>
      <w:r w:rsidR="008C3EA8">
        <w:rPr>
          <w:rFonts w:ascii="Arial" w:hAnsi="Arial" w:cs="Arial"/>
        </w:rPr>
        <w:t>446</w:t>
      </w:r>
      <w:r w:rsidR="00F66F2F" w:rsidRPr="00576BF4">
        <w:rPr>
          <w:rFonts w:ascii="Arial" w:hAnsi="Arial" w:cs="Arial"/>
        </w:rPr>
        <w:t>-</w:t>
      </w:r>
      <w:r w:rsidR="008C3EA8">
        <w:rPr>
          <w:rFonts w:ascii="Arial" w:hAnsi="Arial" w:cs="Arial"/>
        </w:rPr>
        <w:t>6696</w:t>
      </w:r>
    </w:p>
    <w:p w14:paraId="74B05FCC" w14:textId="17C1BFE9" w:rsidR="00AB33F4" w:rsidRPr="00576BF4" w:rsidRDefault="00AB33F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Email:</w:t>
      </w:r>
      <w:r w:rsidRPr="00576BF4">
        <w:rPr>
          <w:rFonts w:ascii="Arial" w:hAnsi="Arial" w:cs="Arial"/>
        </w:rPr>
        <w:tab/>
      </w:r>
      <w:r w:rsidRPr="00576BF4">
        <w:rPr>
          <w:rFonts w:ascii="Arial" w:hAnsi="Arial" w:cs="Arial"/>
        </w:rPr>
        <w:tab/>
      </w:r>
      <w:hyperlink r:id="rId7" w:history="1">
        <w:r w:rsidR="00BC1594" w:rsidRPr="00606F8F">
          <w:rPr>
            <w:rStyle w:val="Hyperlink"/>
            <w:rFonts w:ascii="Arial" w:hAnsi="Arial" w:cs="Arial"/>
          </w:rPr>
          <w:t>Weidong.Wu@osumc.edu</w:t>
        </w:r>
      </w:hyperlink>
      <w:r w:rsidR="00BC1594">
        <w:rPr>
          <w:rFonts w:ascii="Arial" w:hAnsi="Arial" w:cs="Arial"/>
        </w:rPr>
        <w:t xml:space="preserve">, </w:t>
      </w:r>
      <w:hyperlink r:id="rId8" w:history="1">
        <w:r w:rsidR="00BC1594" w:rsidRPr="00606F8F">
          <w:rPr>
            <w:rStyle w:val="Hyperlink"/>
            <w:rFonts w:ascii="Arial" w:hAnsi="Arial" w:cs="Arial"/>
          </w:rPr>
          <w:t>wu.6655@osu.edu</w:t>
        </w:r>
      </w:hyperlink>
      <w:r w:rsidR="00BC1594">
        <w:rPr>
          <w:rFonts w:ascii="Arial" w:hAnsi="Arial" w:cs="Arial"/>
        </w:rPr>
        <w:t xml:space="preserve"> </w:t>
      </w:r>
    </w:p>
    <w:p w14:paraId="026DC1E0" w14:textId="1B687BD8" w:rsidR="00D036FF" w:rsidRPr="00576BF4" w:rsidRDefault="00A40994" w:rsidP="00407834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GitHub</w:t>
      </w:r>
      <w:r w:rsidR="00EC7D53" w:rsidRPr="00576BF4">
        <w:rPr>
          <w:rFonts w:ascii="Arial" w:hAnsi="Arial" w:cs="Arial"/>
        </w:rPr>
        <w:t>:</w:t>
      </w:r>
      <w:r w:rsidR="005E5F36" w:rsidRPr="00576BF4">
        <w:rPr>
          <w:rFonts w:ascii="Arial" w:hAnsi="Arial" w:cs="Arial"/>
        </w:rPr>
        <w:t xml:space="preserve"> </w:t>
      </w:r>
      <w:r w:rsidR="008D30AB" w:rsidRPr="00576BF4">
        <w:rPr>
          <w:rFonts w:ascii="Arial" w:hAnsi="Arial" w:cs="Arial"/>
        </w:rPr>
        <w:t xml:space="preserve"> </w:t>
      </w:r>
      <w:r w:rsidR="005E5F36" w:rsidRPr="00576BF4">
        <w:rPr>
          <w:rFonts w:ascii="Arial" w:hAnsi="Arial" w:cs="Arial"/>
        </w:rPr>
        <w:t xml:space="preserve"> </w:t>
      </w:r>
      <w:r w:rsidR="00AB696A" w:rsidRPr="00576BF4">
        <w:rPr>
          <w:rFonts w:ascii="Arial" w:hAnsi="Arial" w:cs="Arial"/>
        </w:rPr>
        <w:t xml:space="preserve"> </w:t>
      </w:r>
      <w:hyperlink r:id="rId9" w:history="1">
        <w:r w:rsidR="00EC7D53" w:rsidRPr="00576BF4">
          <w:rPr>
            <w:rStyle w:val="Hyperlink"/>
            <w:rFonts w:ascii="Arial" w:hAnsi="Arial" w:cs="Arial"/>
            <w:color w:val="auto"/>
            <w:u w:val="none"/>
          </w:rPr>
          <w:t>Github.com/</w:t>
        </w:r>
        <w:proofErr w:type="spellStart"/>
        <w:r w:rsidR="008C3EA8">
          <w:rPr>
            <w:rStyle w:val="Hyperlink"/>
            <w:rFonts w:ascii="Arial" w:hAnsi="Arial" w:cs="Arial"/>
            <w:color w:val="auto"/>
            <w:u w:val="none"/>
          </w:rPr>
          <w:t>wvdon</w:t>
        </w:r>
        <w:proofErr w:type="spellEnd"/>
      </w:hyperlink>
    </w:p>
    <w:p w14:paraId="2D580E6B" w14:textId="77777777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262DFBB6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EDUCATION                                                  </w:t>
      </w:r>
    </w:p>
    <w:p w14:paraId="4D1E2A9E" w14:textId="77777777" w:rsidR="00AB33F4" w:rsidRPr="00576BF4" w:rsidRDefault="00AB33F4" w:rsidP="00407834">
      <w:pPr>
        <w:spacing w:line="276" w:lineRule="auto"/>
        <w:rPr>
          <w:rFonts w:ascii="Arial" w:hAnsi="Arial" w:cs="Arial"/>
          <w:b/>
        </w:rPr>
      </w:pPr>
    </w:p>
    <w:p w14:paraId="652E3952" w14:textId="58913D4E" w:rsidR="00D03FDD" w:rsidRPr="00576BF4" w:rsidRDefault="00D03FDD" w:rsidP="00D03FDD">
      <w:pPr>
        <w:spacing w:line="276" w:lineRule="auto"/>
        <w:ind w:left="1680" w:hanging="1680"/>
        <w:rPr>
          <w:rFonts w:ascii="Arial" w:hAnsi="Arial" w:cs="Arial"/>
        </w:rPr>
      </w:pPr>
      <w:r>
        <w:rPr>
          <w:rFonts w:ascii="Arial" w:hAnsi="Arial" w:cs="Arial"/>
        </w:rPr>
        <w:t>PhD.</w:t>
      </w:r>
      <w:r w:rsidRPr="00576BF4">
        <w:rPr>
          <w:rFonts w:ascii="Arial" w:hAnsi="Arial" w:cs="Arial"/>
        </w:rPr>
        <w:t>,</w:t>
      </w:r>
      <w:r w:rsidRPr="00576BF4">
        <w:rPr>
          <w:rFonts w:ascii="Arial" w:hAnsi="Arial" w:cs="Arial"/>
        </w:rPr>
        <w:tab/>
      </w:r>
      <w:r w:rsidRPr="008C3EA8">
        <w:rPr>
          <w:rFonts w:ascii="Arial" w:hAnsi="Arial" w:cs="Arial"/>
        </w:rPr>
        <w:t>Biomedical</w:t>
      </w:r>
      <w:r>
        <w:rPr>
          <w:rFonts w:ascii="Arial" w:hAnsi="Arial" w:cs="Arial"/>
        </w:rPr>
        <w:t xml:space="preserve"> Informatics</w:t>
      </w:r>
      <w:r w:rsidRPr="00576BF4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2024 - </w:t>
      </w:r>
      <w:r w:rsidR="00D059CF">
        <w:rPr>
          <w:rFonts w:ascii="Arial" w:hAnsi="Arial" w:cs="Arial"/>
        </w:rPr>
        <w:t>Present</w:t>
      </w:r>
    </w:p>
    <w:p w14:paraId="1B4C9CF6" w14:textId="0290CF3B" w:rsidR="00D03FDD" w:rsidRDefault="00D03FDD" w:rsidP="00D03FDD">
      <w:pPr>
        <w:spacing w:line="276" w:lineRule="auto"/>
        <w:ind w:left="1680"/>
        <w:rPr>
          <w:rFonts w:ascii="Arial" w:hAnsi="Arial" w:cs="Arial"/>
        </w:rPr>
      </w:pPr>
      <w:r w:rsidRPr="00D03FDD">
        <w:rPr>
          <w:rFonts w:ascii="Arial" w:hAnsi="Arial" w:cs="Arial"/>
        </w:rPr>
        <w:t>The Ohio State University, Columbus, OH, USA</w:t>
      </w:r>
      <w:r w:rsidR="00DD0B61">
        <w:rPr>
          <w:rFonts w:ascii="Arial" w:hAnsi="Arial" w:cs="Arial"/>
        </w:rPr>
        <w:t>. (Qin Ma and Anjun Ma)</w:t>
      </w:r>
    </w:p>
    <w:p w14:paraId="66E8C342" w14:textId="03FCFB98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>M.S.,</w:t>
      </w:r>
      <w:r w:rsidRPr="00576BF4">
        <w:rPr>
          <w:rFonts w:ascii="Arial" w:hAnsi="Arial" w:cs="Arial"/>
        </w:rPr>
        <w:tab/>
      </w:r>
      <w:r w:rsidR="008C3EA8" w:rsidRPr="008C3EA8">
        <w:rPr>
          <w:rFonts w:ascii="Arial" w:hAnsi="Arial" w:cs="Arial"/>
        </w:rPr>
        <w:t>Biomedical</w:t>
      </w:r>
      <w:r w:rsidRPr="00576BF4">
        <w:rPr>
          <w:rFonts w:ascii="Arial" w:hAnsi="Arial" w:cs="Arial"/>
        </w:rPr>
        <w:t>, 20</w:t>
      </w:r>
      <w:r w:rsidR="00BF632D">
        <w:rPr>
          <w:rFonts w:ascii="Arial" w:hAnsi="Arial" w:cs="Arial"/>
        </w:rPr>
        <w:t>24</w:t>
      </w:r>
    </w:p>
    <w:p w14:paraId="5DD3C986" w14:textId="59450A90" w:rsidR="007214C6" w:rsidRDefault="007214C6" w:rsidP="007214C6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 xml:space="preserve">. (Ying Peng and Xia </w:t>
      </w:r>
      <w:proofErr w:type="spellStart"/>
      <w:r w:rsidR="00DD0B61">
        <w:rPr>
          <w:rFonts w:ascii="Arial" w:hAnsi="Arial" w:cs="Arial"/>
        </w:rPr>
        <w:t>xue</w:t>
      </w:r>
      <w:proofErr w:type="spellEnd"/>
      <w:r w:rsidR="00DD0B61">
        <w:rPr>
          <w:rFonts w:ascii="Arial" w:hAnsi="Arial" w:cs="Arial"/>
        </w:rPr>
        <w:t>)</w:t>
      </w:r>
    </w:p>
    <w:p w14:paraId="76E6C88E" w14:textId="650A54FC" w:rsidR="00AB33F4" w:rsidRPr="00576BF4" w:rsidRDefault="00AB33F4" w:rsidP="00407834">
      <w:pPr>
        <w:spacing w:line="276" w:lineRule="auto"/>
        <w:ind w:left="1680" w:hanging="1680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B.S.,       </w:t>
      </w:r>
      <w:r w:rsidRPr="00576BF4">
        <w:rPr>
          <w:rFonts w:ascii="Arial" w:hAnsi="Arial" w:cs="Arial"/>
        </w:rPr>
        <w:tab/>
      </w:r>
      <w:r w:rsidR="00340308" w:rsidRPr="00576BF4">
        <w:rPr>
          <w:rFonts w:ascii="Arial" w:hAnsi="Arial" w:cs="Arial"/>
        </w:rPr>
        <w:t>Software Engineering</w:t>
      </w:r>
      <w:r w:rsidRPr="00576BF4">
        <w:rPr>
          <w:rFonts w:ascii="Arial" w:hAnsi="Arial" w:cs="Arial"/>
        </w:rPr>
        <w:t>, 20</w:t>
      </w:r>
      <w:r w:rsidR="006F5786">
        <w:rPr>
          <w:rFonts w:ascii="Arial" w:hAnsi="Arial" w:cs="Arial"/>
        </w:rPr>
        <w:t>21</w:t>
      </w:r>
    </w:p>
    <w:p w14:paraId="1FF42908" w14:textId="3B7EF030" w:rsidR="00A70CA3" w:rsidRDefault="007214C6" w:rsidP="00A70CA3">
      <w:pPr>
        <w:spacing w:line="276" w:lineRule="auto"/>
        <w:ind w:left="1680"/>
        <w:rPr>
          <w:rFonts w:ascii="Arial" w:hAnsi="Arial" w:cs="Arial"/>
        </w:rPr>
      </w:pPr>
      <w:r w:rsidRPr="007214C6">
        <w:rPr>
          <w:rFonts w:ascii="Arial" w:hAnsi="Arial" w:cs="Arial"/>
        </w:rPr>
        <w:t>Zhengzhou University, Henan, Zhengzhou, China</w:t>
      </w:r>
      <w:r w:rsidR="00DD0B61">
        <w:rPr>
          <w:rFonts w:ascii="Arial" w:hAnsi="Arial" w:cs="Arial"/>
        </w:rPr>
        <w:t>.</w:t>
      </w:r>
    </w:p>
    <w:p w14:paraId="1ECEF417" w14:textId="77777777" w:rsidR="00A70CA3" w:rsidRPr="00576BF4" w:rsidRDefault="00A70CA3" w:rsidP="00A01888">
      <w:pPr>
        <w:spacing w:line="276" w:lineRule="auto"/>
        <w:rPr>
          <w:rFonts w:ascii="Arial" w:hAnsi="Arial" w:cs="Arial"/>
        </w:rPr>
      </w:pPr>
    </w:p>
    <w:p w14:paraId="1461ACC2" w14:textId="7E63E948" w:rsidR="00AB33F4" w:rsidRPr="00576BF4" w:rsidRDefault="00AB33F4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 xml:space="preserve">PROFESSIONAL EXPERIENCE                                                </w:t>
      </w:r>
    </w:p>
    <w:p w14:paraId="022D59F0" w14:textId="04564BF3" w:rsidR="00AB33F4" w:rsidRPr="00576BF4" w:rsidRDefault="00AB33F4" w:rsidP="00407834">
      <w:pPr>
        <w:spacing w:line="276" w:lineRule="auto"/>
        <w:rPr>
          <w:rFonts w:ascii="Arial" w:hAnsi="Arial" w:cs="Arial"/>
        </w:rPr>
      </w:pPr>
    </w:p>
    <w:p w14:paraId="3BC1391F" w14:textId="2BF37D23" w:rsidR="00B37740" w:rsidRPr="00576BF4" w:rsidRDefault="00B37740" w:rsidP="00B37740">
      <w:pPr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>0</w:t>
      </w:r>
      <w:r w:rsidR="00D059CF">
        <w:rPr>
          <w:rFonts w:ascii="Arial" w:hAnsi="Arial" w:cs="Arial"/>
        </w:rPr>
        <w:t>8</w:t>
      </w:r>
      <w:r w:rsidRPr="00576BF4">
        <w:rPr>
          <w:rFonts w:ascii="Arial" w:hAnsi="Arial" w:cs="Arial"/>
        </w:rPr>
        <w:t>/20</w:t>
      </w:r>
      <w:r>
        <w:rPr>
          <w:rFonts w:ascii="Arial" w:hAnsi="Arial" w:cs="Arial"/>
        </w:rPr>
        <w:t>24</w:t>
      </w:r>
      <w:r w:rsidRPr="00576BF4">
        <w:rPr>
          <w:rFonts w:ascii="Arial" w:hAnsi="Arial" w:cs="Arial"/>
        </w:rPr>
        <w:t>-present,</w:t>
      </w:r>
      <w:r w:rsidRPr="00576BF4">
        <w:rPr>
          <w:rFonts w:ascii="Arial" w:hAnsi="Arial" w:cs="Arial"/>
        </w:rPr>
        <w:tab/>
      </w:r>
      <w:r w:rsidR="00D714E1" w:rsidRPr="00D714E1">
        <w:rPr>
          <w:rFonts w:ascii="Arial" w:hAnsi="Arial" w:cs="Arial"/>
          <w:b/>
        </w:rPr>
        <w:t xml:space="preserve">Graduate </w:t>
      </w:r>
      <w:r w:rsidR="00D714E1">
        <w:rPr>
          <w:rFonts w:ascii="Arial" w:hAnsi="Arial" w:cs="Arial"/>
          <w:b/>
        </w:rPr>
        <w:t xml:space="preserve">Research </w:t>
      </w:r>
      <w:r w:rsidR="00D714E1" w:rsidRPr="00D714E1">
        <w:rPr>
          <w:rFonts w:ascii="Arial" w:hAnsi="Arial" w:cs="Arial"/>
          <w:b/>
        </w:rPr>
        <w:t>Assistant</w:t>
      </w:r>
    </w:p>
    <w:p w14:paraId="7EB93466" w14:textId="31523422" w:rsidR="00B37740" w:rsidRDefault="00D714E1" w:rsidP="00C2638C">
      <w:pPr>
        <w:spacing w:line="276" w:lineRule="auto"/>
        <w:ind w:left="2040" w:firstLine="60"/>
        <w:rPr>
          <w:rFonts w:ascii="Arial" w:hAnsi="Arial" w:cs="Arial"/>
        </w:rPr>
      </w:pPr>
      <w:r w:rsidRPr="00D714E1">
        <w:rPr>
          <w:rFonts w:ascii="Arial" w:hAnsi="Arial" w:cs="Arial"/>
        </w:rPr>
        <w:t>Department of Biomedical Informatics</w:t>
      </w:r>
      <w:r>
        <w:rPr>
          <w:rFonts w:ascii="Arial" w:hAnsi="Arial" w:cs="Arial"/>
        </w:rPr>
        <w:t xml:space="preserve"> </w:t>
      </w:r>
      <w:r w:rsidR="00B37740" w:rsidRPr="00576BF4">
        <w:rPr>
          <w:rFonts w:ascii="Arial" w:hAnsi="Arial" w:cs="Arial"/>
        </w:rPr>
        <w:t xml:space="preserve">at </w:t>
      </w:r>
      <w:r w:rsidR="00C2638C" w:rsidRPr="00C2638C">
        <w:rPr>
          <w:rFonts w:ascii="Arial" w:hAnsi="Arial" w:cs="Arial"/>
        </w:rPr>
        <w:t>The Ohio State University</w:t>
      </w:r>
      <w:r>
        <w:rPr>
          <w:rFonts w:ascii="Arial" w:hAnsi="Arial" w:cs="Arial"/>
        </w:rPr>
        <w:t>, OH</w:t>
      </w:r>
    </w:p>
    <w:p w14:paraId="3FBE9CEC" w14:textId="565EFE33" w:rsidR="00CB204A" w:rsidRDefault="00CB204A" w:rsidP="00277772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  <w:r w:rsidRPr="00CB204A">
        <w:rPr>
          <w:rFonts w:ascii="Arial" w:hAnsi="Arial" w:cs="Arial"/>
        </w:rPr>
        <w:t>Analyze bulk-level, single-cell, and spatial multi-omics datasets to derive meaningful insights for immuno-oncology research</w:t>
      </w:r>
      <w:r w:rsidR="002936DC">
        <w:rPr>
          <w:rFonts w:ascii="Arial" w:hAnsi="Arial" w:cs="Arial"/>
        </w:rPr>
        <w:t>.</w:t>
      </w:r>
    </w:p>
    <w:p w14:paraId="7C597B30" w14:textId="77777777" w:rsidR="00B37740" w:rsidRDefault="00B37740" w:rsidP="00407834">
      <w:pPr>
        <w:spacing w:line="276" w:lineRule="auto"/>
        <w:rPr>
          <w:rFonts w:ascii="Arial" w:eastAsia="Century Gothic" w:hAnsi="Arial" w:cs="Arial"/>
        </w:rPr>
      </w:pPr>
    </w:p>
    <w:p w14:paraId="5F3DD40A" w14:textId="456292D8" w:rsidR="00287E13" w:rsidRDefault="00287E13" w:rsidP="00407834">
      <w:pPr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398" w:hanging="357"/>
        <w:contextualSpacing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Developed deep learning frameworks to study transcriptional regulation using </w:t>
      </w:r>
      <w:proofErr w:type="gramStart"/>
      <w:r w:rsidRPr="00576BF4">
        <w:rPr>
          <w:rFonts w:ascii="Arial" w:hAnsi="Arial" w:cs="Arial"/>
        </w:rPr>
        <w:t>single-cell</w:t>
      </w:r>
      <w:proofErr w:type="gramEnd"/>
      <w:r w:rsidRPr="00576BF4">
        <w:rPr>
          <w:rFonts w:ascii="Arial" w:hAnsi="Arial" w:cs="Arial"/>
        </w:rPr>
        <w:t xml:space="preserve"> </w:t>
      </w:r>
      <w:proofErr w:type="spellStart"/>
      <w:r w:rsidRPr="00576BF4">
        <w:rPr>
          <w:rFonts w:ascii="Arial" w:hAnsi="Arial" w:cs="Arial"/>
        </w:rPr>
        <w:t>multiomics</w:t>
      </w:r>
      <w:proofErr w:type="spellEnd"/>
      <w:r w:rsidRPr="00576BF4">
        <w:rPr>
          <w:rFonts w:ascii="Arial" w:hAnsi="Arial" w:cs="Arial"/>
        </w:rPr>
        <w:t xml:space="preserve"> data, providing new avenues for investigating gene expression patterns and regulation mechanisms.</w:t>
      </w:r>
    </w:p>
    <w:p w14:paraId="0E1059A4" w14:textId="77777777" w:rsidR="00E13C54" w:rsidRPr="00576BF4" w:rsidRDefault="00E13C54" w:rsidP="00E13C54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ind w:left="2041"/>
        <w:contextualSpacing/>
        <w:rPr>
          <w:rFonts w:ascii="Arial" w:hAnsi="Arial" w:cs="Arial"/>
        </w:rPr>
      </w:pPr>
    </w:p>
    <w:p w14:paraId="5D24F1FE" w14:textId="43F7F129" w:rsidR="00AC6B7C" w:rsidRPr="00576BF4" w:rsidRDefault="00AC6B7C" w:rsidP="00407834">
      <w:pPr>
        <w:tabs>
          <w:tab w:val="left" w:pos="2880"/>
          <w:tab w:val="left" w:pos="5760"/>
        </w:tabs>
        <w:spacing w:line="276" w:lineRule="auto"/>
        <w:rPr>
          <w:rFonts w:ascii="Arial" w:hAnsi="Arial" w:cs="Arial"/>
          <w:sz w:val="20"/>
        </w:rPr>
      </w:pPr>
    </w:p>
    <w:p w14:paraId="066B3D85" w14:textId="473E4FBF" w:rsidR="006A1163" w:rsidRPr="00576BF4" w:rsidRDefault="002E5E25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JOURNAL PUBLICATIONS</w:t>
      </w:r>
      <w:r w:rsidR="007F2738" w:rsidRPr="00576BF4">
        <w:rPr>
          <w:rFonts w:ascii="Arial" w:hAnsi="Arial" w:cs="Arial"/>
          <w:b/>
          <w:bCs/>
        </w:rPr>
        <w:t xml:space="preserve"> </w:t>
      </w:r>
      <w:r w:rsidR="00214936" w:rsidRPr="00576BF4">
        <w:rPr>
          <w:rFonts w:ascii="Arial" w:hAnsi="Arial" w:cs="Arial"/>
          <w:b/>
          <w:bCs/>
        </w:rPr>
        <w:t xml:space="preserve">                                 </w:t>
      </w:r>
      <w:r w:rsidR="004B7ABB" w:rsidRPr="00576BF4">
        <w:rPr>
          <w:rFonts w:ascii="Arial" w:hAnsi="Arial" w:cs="Arial"/>
          <w:b/>
          <w:bCs/>
        </w:rPr>
        <w:t xml:space="preserve"> </w:t>
      </w:r>
    </w:p>
    <w:p w14:paraId="268DEAB1" w14:textId="77777777" w:rsidR="007471F0" w:rsidRDefault="007471F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</w:p>
    <w:p w14:paraId="64219EF7" w14:textId="438A0690" w:rsidR="00B34BA4" w:rsidRPr="00576BF4" w:rsidRDefault="00A60C00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hAnsi="Arial" w:cs="Arial"/>
        </w:rPr>
      </w:pPr>
      <w:r w:rsidRPr="00576BF4">
        <w:rPr>
          <w:rFonts w:ascii="Arial" w:hAnsi="Arial" w:cs="Arial"/>
        </w:rPr>
        <w:t xml:space="preserve">Full list: </w:t>
      </w:r>
      <w:hyperlink r:id="rId10" w:history="1">
        <w:r w:rsidR="00101C0F" w:rsidRPr="00101C0F">
          <w:rPr>
            <w:rStyle w:val="Hyperlink"/>
            <w:rFonts w:ascii="Arial" w:hAnsi="Arial" w:cs="Arial"/>
          </w:rPr>
          <w:t>https://scholar.google.com/citations?user=kKMLVpUAAAAJ&amp;hl=en</w:t>
        </w:r>
      </w:hyperlink>
    </w:p>
    <w:p w14:paraId="52263061" w14:textId="509E2A13" w:rsidR="002A67BC" w:rsidRPr="00576BF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u w:val="single"/>
        </w:rPr>
      </w:pPr>
      <w:r w:rsidRPr="00576BF4">
        <w:rPr>
          <w:rFonts w:ascii="Arial" w:eastAsia="Arial-ItalicMT" w:hAnsi="Arial" w:cs="Arial"/>
          <w:u w:val="single"/>
        </w:rPr>
        <w:t xml:space="preserve">First </w:t>
      </w:r>
      <w:r w:rsidR="00FC6BD7" w:rsidRPr="00576BF4">
        <w:rPr>
          <w:rFonts w:ascii="Arial" w:eastAsia="Arial-ItalicMT" w:hAnsi="Arial" w:cs="Arial"/>
          <w:u w:val="single"/>
        </w:rPr>
        <w:t>and</w:t>
      </w:r>
      <w:r w:rsidR="00E65E91" w:rsidRPr="00576BF4">
        <w:rPr>
          <w:rFonts w:ascii="Arial" w:eastAsia="Arial-ItalicMT" w:hAnsi="Arial" w:cs="Arial"/>
          <w:u w:val="single"/>
        </w:rPr>
        <w:t xml:space="preserve"> co-first </w:t>
      </w:r>
      <w:r w:rsidRPr="00576BF4">
        <w:rPr>
          <w:rFonts w:ascii="Arial" w:eastAsia="Arial-ItalicMT" w:hAnsi="Arial" w:cs="Arial"/>
          <w:u w:val="single"/>
        </w:rPr>
        <w:t xml:space="preserve">author </w:t>
      </w:r>
      <w:r w:rsidRPr="00576BF4">
        <w:rPr>
          <w:rFonts w:ascii="Arial" w:eastAsia="Arial-ItalicMT" w:hAnsi="Arial" w:cs="Arial"/>
          <w:bCs/>
          <w:u w:val="single"/>
        </w:rPr>
        <w:t>(</w:t>
      </w:r>
      <w:r w:rsidR="00357C40" w:rsidRPr="00302148">
        <w:rPr>
          <w:rFonts w:ascii="Arial" w:eastAsia="Arial-ItalicMT" w:hAnsi="Arial" w:cs="Arial"/>
          <w:bCs/>
          <w:u w:val="single"/>
          <w:vertAlign w:val="superscript"/>
        </w:rPr>
        <w:t>#</w:t>
      </w:r>
      <w:r w:rsidRPr="00576BF4">
        <w:rPr>
          <w:rFonts w:ascii="Arial" w:eastAsia="Arial-ItalicMT" w:hAnsi="Arial" w:cs="Arial"/>
          <w:bCs/>
          <w:u w:val="single"/>
        </w:rPr>
        <w:t>)</w:t>
      </w:r>
    </w:p>
    <w:p w14:paraId="5FE69A59" w14:textId="08C6F325" w:rsidR="00376635" w:rsidRPr="00376635" w:rsidRDefault="003F37EF" w:rsidP="003F37EF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3F37EF">
        <w:rPr>
          <w:b/>
          <w:bCs/>
          <w:noProof/>
        </w:rPr>
        <w:t>Wu, W</w:t>
      </w:r>
      <w:r w:rsidRPr="003F37EF">
        <w:rPr>
          <w:noProof/>
        </w:rPr>
        <w:t>.</w:t>
      </w:r>
      <w:r w:rsidR="009F2672" w:rsidRPr="009F2672">
        <w:rPr>
          <w:b/>
          <w:bCs/>
          <w:noProof/>
          <w:vertAlign w:val="superscript"/>
        </w:rPr>
        <w:t>#</w:t>
      </w:r>
      <w:r w:rsidRPr="003F37EF">
        <w:rPr>
          <w:noProof/>
        </w:rPr>
        <w:t>, Liu, B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 Zhang, Q.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="002B5D90" w:rsidRPr="002B5D90">
        <w:rPr>
          <w:noProof/>
          <w:vertAlign w:val="superscript"/>
        </w:rPr>
        <w:t>#</w:t>
      </w:r>
      <w:r w:rsidRPr="003F37EF">
        <w:rPr>
          <w:noProof/>
        </w:rPr>
        <w:t>,</w:t>
      </w:r>
      <w:r w:rsidR="002B5D90" w:rsidRPr="002B5D90">
        <w:rPr>
          <w:b/>
          <w:bCs/>
          <w:noProof/>
          <w:vertAlign w:val="superscript"/>
        </w:rPr>
        <w:t xml:space="preserve"> </w:t>
      </w:r>
      <w:r w:rsidRPr="003F37EF">
        <w:rPr>
          <w:noProof/>
        </w:rPr>
        <w:t xml:space="preserve">Zhang, X., Feng, P., Jia, Y., &amp; Xue, X. (2025). Heterogeneity and efficacy of immunotherapy in multiple cancer: insights from a meta-analysis. </w:t>
      </w:r>
      <w:r w:rsidRPr="002B5D90">
        <w:rPr>
          <w:noProof/>
          <w:u w:val="single"/>
        </w:rPr>
        <w:t>Biological Procedures Online</w:t>
      </w:r>
      <w:r w:rsidRPr="003F37EF">
        <w:rPr>
          <w:noProof/>
        </w:rPr>
        <w:t>, 27(1), 17.</w:t>
      </w:r>
    </w:p>
    <w:p w14:paraId="490CFAFA" w14:textId="028E09F5" w:rsidR="00C142B2" w:rsidRPr="00983266" w:rsidRDefault="001F6AD0" w:rsidP="001F6AD0">
      <w:pPr>
        <w:pStyle w:val="EndNoteBibliography"/>
        <w:numPr>
          <w:ilvl w:val="0"/>
          <w:numId w:val="5"/>
        </w:numPr>
        <w:spacing w:line="276" w:lineRule="auto"/>
        <w:rPr>
          <w:noProof/>
        </w:rPr>
      </w:pPr>
      <w:r w:rsidRPr="001F6AD0">
        <w:rPr>
          <w:noProof/>
        </w:rPr>
        <w:t xml:space="preserve">Si, Y., </w:t>
      </w:r>
      <w:r w:rsidRPr="001F6AD0">
        <w:rPr>
          <w:b/>
          <w:bCs/>
          <w:noProof/>
        </w:rPr>
        <w:t>Wu, W.</w:t>
      </w:r>
      <w:r w:rsidRPr="001F6AD0">
        <w:rPr>
          <w:b/>
          <w:bCs/>
          <w:noProof/>
          <w:vertAlign w:val="superscript"/>
        </w:rPr>
        <w:t>#</w:t>
      </w:r>
      <w:r w:rsidRPr="001F6AD0">
        <w:rPr>
          <w:noProof/>
        </w:rPr>
        <w:t xml:space="preserve">, Xue, X., Sun, X., Qin, Y., Li, Y., ... &amp; Zheng, P. (2023). The evolution of SARS-CoV-2 and the COVID-19 pandemic. </w:t>
      </w:r>
      <w:r w:rsidRPr="00E87E62">
        <w:rPr>
          <w:noProof/>
          <w:u w:val="single"/>
        </w:rPr>
        <w:t>PeerJ</w:t>
      </w:r>
      <w:r w:rsidRPr="001F6AD0">
        <w:rPr>
          <w:noProof/>
        </w:rPr>
        <w:t>, 11, e15990.</w:t>
      </w:r>
    </w:p>
    <w:p w14:paraId="4BA60C9F" w14:textId="076487F2" w:rsidR="001A56A8" w:rsidRPr="00576BF4" w:rsidRDefault="00E87E62" w:rsidP="00E87E62">
      <w:pPr>
        <w:pStyle w:val="EndNoteBibliography"/>
        <w:numPr>
          <w:ilvl w:val="0"/>
          <w:numId w:val="5"/>
        </w:numPr>
        <w:spacing w:line="276" w:lineRule="auto"/>
        <w:jc w:val="left"/>
        <w:rPr>
          <w:noProof/>
          <w:color w:val="000000" w:themeColor="text1"/>
        </w:rPr>
      </w:pPr>
      <w:r w:rsidRPr="00E87E62">
        <w:rPr>
          <w:b/>
          <w:bCs/>
          <w:noProof/>
          <w:color w:val="000000" w:themeColor="text1"/>
        </w:rPr>
        <w:lastRenderedPageBreak/>
        <w:t>Wu, W.</w:t>
      </w:r>
      <w:r w:rsidRPr="00E87E62">
        <w:rPr>
          <w:b/>
          <w:bCs/>
          <w:noProof/>
          <w:color w:val="000000" w:themeColor="text1"/>
          <w:vertAlign w:val="superscript"/>
        </w:rPr>
        <w:t>#</w:t>
      </w:r>
      <w:r w:rsidRPr="00E87E62">
        <w:rPr>
          <w:noProof/>
          <w:color w:val="000000" w:themeColor="text1"/>
        </w:rPr>
        <w:t>, Wang, Y., Xu, S., &amp; Yan, K. (2020, September). Sfnn: Semantic features fusion neural network for multimodal sentiment analysis. In 2020 5th International Conference on Automation, Control and Robotics Engineering (</w:t>
      </w:r>
      <w:r w:rsidRPr="00E87E62">
        <w:rPr>
          <w:noProof/>
          <w:color w:val="000000" w:themeColor="text1"/>
          <w:u w:val="single"/>
        </w:rPr>
        <w:t>CACRE</w:t>
      </w:r>
      <w:r w:rsidRPr="00E87E62">
        <w:rPr>
          <w:noProof/>
          <w:color w:val="000000" w:themeColor="text1"/>
        </w:rPr>
        <w:t>) (pp. 661-665). IEEE.</w:t>
      </w:r>
    </w:p>
    <w:p w14:paraId="116EC668" w14:textId="77777777" w:rsidR="002A67BC" w:rsidRPr="001E1664" w:rsidRDefault="002A67BC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</w:p>
    <w:p w14:paraId="16CC69B0" w14:textId="174C38AE" w:rsidR="00635A33" w:rsidRPr="001E1664" w:rsidRDefault="006A1163" w:rsidP="00407834">
      <w:pPr>
        <w:widowControl w:val="0"/>
        <w:autoSpaceDE w:val="0"/>
        <w:autoSpaceDN w:val="0"/>
        <w:adjustRightInd w:val="0"/>
        <w:spacing w:line="276" w:lineRule="auto"/>
        <w:rPr>
          <w:rFonts w:ascii="Arial" w:eastAsia="Arial-ItalicMT" w:hAnsi="Arial" w:cs="Arial"/>
          <w:i/>
          <w:iCs/>
          <w:u w:val="single"/>
        </w:rPr>
      </w:pPr>
      <w:r w:rsidRPr="001E1664">
        <w:rPr>
          <w:rFonts w:ascii="Arial" w:eastAsia="Arial-ItalicMT" w:hAnsi="Arial" w:cs="Arial"/>
          <w:i/>
          <w:iCs/>
          <w:u w:val="single"/>
        </w:rPr>
        <w:t>Contributing author</w:t>
      </w:r>
      <w:r w:rsidR="007D1FB9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 </w:instrText>
      </w:r>
      <w:r w:rsidR="006A0268" w:rsidRPr="001E1664">
        <w:rPr>
          <w:rFonts w:ascii="Arial" w:eastAsia="Arial-ItalicMT" w:hAnsi="Arial" w:cs="Arial"/>
          <w:u w:val="single"/>
        </w:rPr>
        <w:fldChar w:fldCharType="begin">
          <w:fldData xml:space="preserve">PEVuZE5vdGU+PENpdGU+PEF1dGhvcj5MaTwvQXV0aG9yPjxZZWFyPjIwMjI8L1llYXI+PFJlY051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==
</w:fldData>
        </w:fldChar>
      </w:r>
      <w:r w:rsidR="006A0268" w:rsidRPr="001E1664">
        <w:rPr>
          <w:rFonts w:ascii="Arial" w:eastAsia="Arial-ItalicMT" w:hAnsi="Arial" w:cs="Arial"/>
          <w:u w:val="single"/>
        </w:rPr>
        <w:instrText xml:space="preserve"> ADDIN EN.CITE.DATA </w:instrText>
      </w:r>
      <w:r w:rsidR="006A0268" w:rsidRPr="001E1664">
        <w:rPr>
          <w:rFonts w:ascii="Arial" w:eastAsia="Arial-ItalicMT" w:hAnsi="Arial" w:cs="Arial"/>
          <w:u w:val="single"/>
        </w:rPr>
      </w:r>
      <w:r w:rsidR="006A0268" w:rsidRPr="001E1664">
        <w:rPr>
          <w:rFonts w:ascii="Arial" w:eastAsia="Arial-ItalicMT" w:hAnsi="Arial" w:cs="Arial"/>
          <w:u w:val="single"/>
        </w:rPr>
        <w:fldChar w:fldCharType="end"/>
      </w:r>
      <w:r w:rsidR="007D1FB9" w:rsidRPr="001E1664">
        <w:rPr>
          <w:rFonts w:ascii="Arial" w:eastAsia="Arial-ItalicMT" w:hAnsi="Arial" w:cs="Arial"/>
          <w:u w:val="single"/>
        </w:rPr>
      </w:r>
      <w:r w:rsidR="007D1FB9" w:rsidRPr="001E1664">
        <w:rPr>
          <w:rFonts w:ascii="Arial" w:eastAsia="Arial-ItalicMT" w:hAnsi="Arial" w:cs="Arial"/>
          <w:u w:val="single"/>
        </w:rPr>
        <w:fldChar w:fldCharType="separate"/>
      </w:r>
      <w:r w:rsidR="007D1FB9" w:rsidRPr="001E1664">
        <w:rPr>
          <w:rFonts w:ascii="Arial" w:eastAsia="Arial-ItalicMT" w:hAnsi="Arial" w:cs="Arial"/>
          <w:u w:val="single"/>
        </w:rPr>
        <w:fldChar w:fldCharType="end"/>
      </w:r>
    </w:p>
    <w:p w14:paraId="3F97478C" w14:textId="4CA6D34E" w:rsidR="00E3338D" w:rsidRPr="00E3338D" w:rsidRDefault="00E3338D" w:rsidP="00E3338D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proofErr w:type="spellStart"/>
      <w:r w:rsidRPr="00E3338D">
        <w:rPr>
          <w:rFonts w:ascii="Arial" w:hAnsi="Arial" w:cs="Arial"/>
          <w:sz w:val="24"/>
          <w:szCs w:val="24"/>
        </w:rPr>
        <w:t>Proteostatic</w:t>
      </w:r>
      <w:proofErr w:type="spellEnd"/>
      <w:r w:rsidRPr="00E3338D">
        <w:rPr>
          <w:rFonts w:ascii="Arial" w:hAnsi="Arial" w:cs="Arial"/>
          <w:sz w:val="24"/>
          <w:szCs w:val="24"/>
        </w:rPr>
        <w:t xml:space="preserve"> Stress Response Drives T Cell Exhaustion and Immune Evasion</w:t>
      </w:r>
      <w:r>
        <w:rPr>
          <w:rFonts w:ascii="Arial" w:hAnsi="Arial" w:cs="Arial"/>
          <w:sz w:val="24"/>
          <w:szCs w:val="24"/>
        </w:rPr>
        <w:t>. Nature.</w:t>
      </w:r>
    </w:p>
    <w:p w14:paraId="0C2E8E67" w14:textId="5AB5C396" w:rsidR="00E3338D" w:rsidRDefault="00E3338D" w:rsidP="00AB721E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E3338D">
        <w:rPr>
          <w:rFonts w:ascii="Arial" w:hAnsi="Arial" w:cs="Arial"/>
          <w:sz w:val="24"/>
          <w:szCs w:val="24"/>
        </w:rPr>
        <w:t>O-</w:t>
      </w:r>
      <w:proofErr w:type="spellStart"/>
      <w:r w:rsidRPr="00E3338D">
        <w:rPr>
          <w:rFonts w:ascii="Arial" w:hAnsi="Arial" w:cs="Arial"/>
          <w:sz w:val="24"/>
          <w:szCs w:val="24"/>
        </w:rPr>
        <w:t>GlcNAc</w:t>
      </w:r>
      <w:proofErr w:type="spellEnd"/>
      <w:r w:rsidRPr="00E3338D">
        <w:rPr>
          <w:rFonts w:ascii="Arial" w:hAnsi="Arial" w:cs="Arial"/>
          <w:sz w:val="24"/>
          <w:szCs w:val="24"/>
        </w:rPr>
        <w:t xml:space="preserve"> transferase plays dual antiviral roles by integrating innate immunity and lipid metabolism</w:t>
      </w:r>
      <w:r>
        <w:rPr>
          <w:rFonts w:ascii="Arial" w:hAnsi="Arial" w:cs="Arial"/>
          <w:sz w:val="24"/>
          <w:szCs w:val="24"/>
        </w:rPr>
        <w:t xml:space="preserve">. </w:t>
      </w:r>
      <w:r w:rsidRPr="00E3338D">
        <w:rPr>
          <w:rFonts w:ascii="Arial" w:hAnsi="Arial" w:cs="Arial"/>
          <w:sz w:val="24"/>
          <w:szCs w:val="24"/>
        </w:rPr>
        <w:t>Nature Communications</w:t>
      </w:r>
      <w:r>
        <w:rPr>
          <w:rFonts w:ascii="Arial" w:hAnsi="Arial" w:cs="Arial"/>
          <w:sz w:val="24"/>
          <w:szCs w:val="24"/>
        </w:rPr>
        <w:t xml:space="preserve">. </w:t>
      </w:r>
    </w:p>
    <w:p w14:paraId="44CAD071" w14:textId="62DE7B56" w:rsidR="00AB721E" w:rsidRPr="00127D79" w:rsidRDefault="00860D50" w:rsidP="00AB721E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Wang, X., Duan, M., Su, P.L., Li, J., Krull, J., Jin, J., Chen, H., Sun, Y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e, K. and Carpenter, R., 2025. Deep-learning-enabled multi-omics analyses for prediction of future metastasis in cancer. </w:t>
      </w:r>
      <w:proofErr w:type="spellStart"/>
      <w:r w:rsidRPr="00860D50">
        <w:rPr>
          <w:rFonts w:ascii="Arial" w:hAnsi="Arial" w:cs="Arial"/>
          <w:sz w:val="24"/>
          <w:szCs w:val="24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5-05.</w:t>
      </w:r>
    </w:p>
    <w:p w14:paraId="33AB5512" w14:textId="7384C040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Jiang, Y., Wang, S., Feng, S., Wang, C., </w:t>
      </w:r>
      <w:r w:rsidRPr="00860D50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 xml:space="preserve">., Huang, X., Ma, Q., Wang, J. and Ma, A., 2024. </w:t>
      </w:r>
      <w:proofErr w:type="spellStart"/>
      <w:r w:rsidRPr="00860D50">
        <w:rPr>
          <w:rFonts w:ascii="Arial" w:hAnsi="Arial" w:cs="Arial"/>
          <w:sz w:val="24"/>
          <w:szCs w:val="24"/>
        </w:rPr>
        <w:t>scGNN</w:t>
      </w:r>
      <w:proofErr w:type="spellEnd"/>
      <w:r w:rsidRPr="00860D50">
        <w:rPr>
          <w:rFonts w:ascii="Arial" w:hAnsi="Arial" w:cs="Arial"/>
          <w:sz w:val="24"/>
          <w:szCs w:val="24"/>
        </w:rPr>
        <w:t xml:space="preserve">+: Adapting ChatGPT for Seamless Tutorial and Code Optimization. </w:t>
      </w:r>
      <w:proofErr w:type="spellStart"/>
      <w:r w:rsidRPr="00860D50">
        <w:rPr>
          <w:rFonts w:ascii="Arial" w:hAnsi="Arial" w:cs="Arial"/>
          <w:sz w:val="24"/>
          <w:szCs w:val="24"/>
        </w:rPr>
        <w:t>bioRxiv</w:t>
      </w:r>
      <w:proofErr w:type="spellEnd"/>
      <w:r w:rsidRPr="00860D50">
        <w:rPr>
          <w:rFonts w:ascii="Arial" w:hAnsi="Arial" w:cs="Arial"/>
          <w:sz w:val="24"/>
          <w:szCs w:val="24"/>
        </w:rPr>
        <w:t>, pp.2024-09.</w:t>
      </w:r>
    </w:p>
    <w:p w14:paraId="4EEB5B18" w14:textId="1B002D66" w:rsidR="00AB721E" w:rsidRPr="00127D79" w:rsidRDefault="00860D50" w:rsidP="00607AB6">
      <w:pPr>
        <w:pStyle w:val="ListParagraph"/>
        <w:numPr>
          <w:ilvl w:val="0"/>
          <w:numId w:val="4"/>
        </w:numPr>
        <w:spacing w:after="0"/>
        <w:ind w:firstLineChars="0"/>
        <w:rPr>
          <w:rFonts w:ascii="Arial" w:hAnsi="Arial" w:cs="Arial"/>
          <w:sz w:val="24"/>
          <w:szCs w:val="24"/>
        </w:rPr>
      </w:pPr>
      <w:r w:rsidRPr="00860D50">
        <w:rPr>
          <w:rFonts w:ascii="Arial" w:hAnsi="Arial" w:cs="Arial"/>
          <w:sz w:val="24"/>
          <w:szCs w:val="24"/>
        </w:rPr>
        <w:t xml:space="preserve">Ye, S., Li, C., Zhao, R. and </w:t>
      </w:r>
      <w:r w:rsidRPr="0078454A">
        <w:rPr>
          <w:rFonts w:ascii="Arial" w:hAnsi="Arial" w:cs="Arial"/>
          <w:b/>
          <w:bCs/>
          <w:sz w:val="24"/>
          <w:szCs w:val="24"/>
        </w:rPr>
        <w:t>Wu, W</w:t>
      </w:r>
      <w:r w:rsidRPr="00860D50">
        <w:rPr>
          <w:rFonts w:ascii="Arial" w:hAnsi="Arial" w:cs="Arial"/>
          <w:sz w:val="24"/>
          <w:szCs w:val="24"/>
        </w:rPr>
        <w:t>., 2019. NOAA-LSTM: A new method of dialect identification. In Artificial Intelligence and Security: 5th International Conference, ICAIS 2019, New York, NY, USA, July 26-28, 2019, Proceedings, Part I 5 (pp. 16-26). Springer International Publishing.</w:t>
      </w:r>
    </w:p>
    <w:p w14:paraId="522951C2" w14:textId="77777777" w:rsidR="00860D50" w:rsidRDefault="00860D50" w:rsidP="00407834">
      <w:pPr>
        <w:spacing w:line="276" w:lineRule="auto"/>
        <w:rPr>
          <w:rFonts w:ascii="Arial" w:hAnsi="Arial" w:cs="Arial"/>
          <w:b/>
          <w:bCs/>
        </w:rPr>
      </w:pPr>
    </w:p>
    <w:p w14:paraId="0E38AB98" w14:textId="77777777" w:rsidR="00D441D8" w:rsidRDefault="00D441D8" w:rsidP="00D441D8">
      <w:pPr>
        <w:spacing w:line="276" w:lineRule="auto"/>
        <w:rPr>
          <w:rFonts w:ascii="Arial" w:hAnsi="Arial" w:cs="Arial"/>
          <w:b/>
        </w:rPr>
      </w:pPr>
      <w:r w:rsidRPr="00D441D8">
        <w:rPr>
          <w:rFonts w:ascii="Arial" w:hAnsi="Arial" w:cs="Arial"/>
          <w:b/>
        </w:rPr>
        <w:t>Journal reviewer</w:t>
      </w:r>
      <w:r>
        <w:rPr>
          <w:rFonts w:ascii="Arial" w:hAnsi="Arial" w:cs="Arial"/>
          <w:b/>
        </w:rPr>
        <w:t>:</w:t>
      </w:r>
    </w:p>
    <w:p w14:paraId="16BABEF0" w14:textId="77777777" w:rsidR="007F0CE9" w:rsidRDefault="007F0CE9" w:rsidP="00D441D8">
      <w:pPr>
        <w:spacing w:line="276" w:lineRule="auto"/>
        <w:rPr>
          <w:rFonts w:ascii="Arial" w:hAnsi="Arial" w:cs="Arial"/>
          <w:b/>
        </w:rPr>
      </w:pPr>
    </w:p>
    <w:p w14:paraId="3A313E88" w14:textId="4C711ED8" w:rsidR="00D441D8" w:rsidRDefault="00D441D8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proofErr w:type="spellStart"/>
      <w:r>
        <w:rPr>
          <w:rFonts w:ascii="Arial" w:hAnsi="Arial" w:cs="Arial"/>
          <w:b/>
          <w:bCs/>
          <w:iCs/>
        </w:rPr>
        <w:t>Heliyon</w:t>
      </w:r>
      <w:proofErr w:type="spellEnd"/>
      <w:r>
        <w:rPr>
          <w:rFonts w:ascii="Arial" w:hAnsi="Arial" w:cs="Arial"/>
          <w:b/>
          <w:bCs/>
          <w:iCs/>
        </w:rPr>
        <w:t>, Guest Reviewer</w:t>
      </w:r>
    </w:p>
    <w:p w14:paraId="19D8395E" w14:textId="77777777" w:rsidR="00F91957" w:rsidRPr="00F91957" w:rsidRDefault="00F91957" w:rsidP="00F91957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021A78E6" w14:textId="3688D3C7" w:rsidR="00F510A7" w:rsidRDefault="001D1F38" w:rsidP="00407834">
      <w:pPr>
        <w:spacing w:line="276" w:lineRule="auto"/>
        <w:rPr>
          <w:rFonts w:ascii="Arial" w:hAnsi="Arial" w:cs="Arial"/>
          <w:b/>
          <w:bCs/>
        </w:rPr>
      </w:pPr>
      <w:r w:rsidRPr="00576BF4">
        <w:rPr>
          <w:rFonts w:ascii="Arial" w:hAnsi="Arial" w:cs="Arial"/>
          <w:b/>
          <w:bCs/>
        </w:rPr>
        <w:t>PRESENTATIONS</w:t>
      </w:r>
    </w:p>
    <w:p w14:paraId="221F815C" w14:textId="77777777" w:rsidR="00134076" w:rsidRPr="00576BF4" w:rsidRDefault="00134076" w:rsidP="00407834">
      <w:pPr>
        <w:spacing w:line="276" w:lineRule="auto"/>
        <w:rPr>
          <w:rFonts w:ascii="Arial" w:hAnsi="Arial" w:cs="Arial"/>
          <w:b/>
          <w:bCs/>
        </w:rPr>
      </w:pPr>
    </w:p>
    <w:p w14:paraId="1FE07E66" w14:textId="71A47176" w:rsidR="003C0BEF" w:rsidRPr="000C43AB" w:rsidRDefault="003C0BEF" w:rsidP="003C0BEF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</w:t>
      </w:r>
      <w:r w:rsidR="00BB15CF">
        <w:rPr>
          <w:rFonts w:ascii="Arial" w:hAnsi="Arial" w:cs="Arial"/>
          <w:bCs/>
        </w:rPr>
        <w:t>5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 w:rsidR="00254C1F" w:rsidRPr="00254C1F">
        <w:rPr>
          <w:rFonts w:ascii="Arial" w:hAnsi="Arial" w:cs="Arial"/>
          <w:b/>
          <w:bCs/>
          <w:iCs/>
        </w:rPr>
        <w:t>A platform for the biomedical application of large language models</w:t>
      </w:r>
    </w:p>
    <w:p w14:paraId="025DE321" w14:textId="0BBC8EEE" w:rsidR="003C0BEF" w:rsidRPr="00576BF4" w:rsidRDefault="00371BB6" w:rsidP="003C0BEF">
      <w:pPr>
        <w:spacing w:line="276" w:lineRule="auto"/>
        <w:ind w:left="1260"/>
        <w:rPr>
          <w:rFonts w:ascii="Arial" w:hAnsi="Arial" w:cs="Arial"/>
          <w:bCs/>
          <w:iCs/>
        </w:rPr>
      </w:pPr>
      <w:r w:rsidRPr="00371BB6">
        <w:rPr>
          <w:rFonts w:ascii="Arial" w:hAnsi="Arial" w:cs="Arial"/>
          <w:bCs/>
          <w:iCs/>
        </w:rPr>
        <w:t>PIIO Research in Progress</w:t>
      </w:r>
      <w:r w:rsidR="003C0BEF" w:rsidRPr="00576BF4">
        <w:rPr>
          <w:rFonts w:ascii="Arial" w:hAnsi="Arial" w:cs="Arial"/>
          <w:bCs/>
          <w:iCs/>
        </w:rPr>
        <w:t xml:space="preserve">. </w:t>
      </w:r>
      <w:r w:rsidR="003C0BEF">
        <w:rPr>
          <w:rFonts w:ascii="Arial" w:hAnsi="Arial" w:cs="Arial"/>
          <w:bCs/>
          <w:iCs/>
        </w:rPr>
        <w:t>Columbus, OH</w:t>
      </w:r>
      <w:r w:rsidR="003C0BEF" w:rsidRPr="00576BF4">
        <w:rPr>
          <w:rFonts w:ascii="Arial" w:hAnsi="Arial" w:cs="Arial"/>
          <w:bCs/>
          <w:iCs/>
        </w:rPr>
        <w:t>. (Oral Presentation)</w:t>
      </w:r>
    </w:p>
    <w:p w14:paraId="439CFB31" w14:textId="77777777" w:rsidR="00D647B6" w:rsidRPr="00576BF4" w:rsidRDefault="00D647B6" w:rsidP="00407834">
      <w:pPr>
        <w:spacing w:line="276" w:lineRule="auto"/>
        <w:rPr>
          <w:rFonts w:ascii="Arial" w:hAnsi="Arial" w:cs="Arial"/>
        </w:rPr>
      </w:pPr>
    </w:p>
    <w:p w14:paraId="29F581D3" w14:textId="4E5CC202" w:rsidR="00561E9F" w:rsidRPr="00576BF4" w:rsidRDefault="00561E9F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TEACHING</w:t>
      </w:r>
    </w:p>
    <w:p w14:paraId="6E29F3D4" w14:textId="77777777" w:rsidR="007471F0" w:rsidRDefault="007471F0" w:rsidP="00B2217B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63C1181B" w14:textId="7DC8FCC0" w:rsidR="00B2217B" w:rsidRPr="00576BF4" w:rsidRDefault="00B2217B" w:rsidP="00B2217B">
      <w:pPr>
        <w:spacing w:line="276" w:lineRule="auto"/>
        <w:ind w:left="1260" w:hanging="1260"/>
        <w:rPr>
          <w:rFonts w:ascii="Arial" w:hAnsi="Arial" w:cs="Arial"/>
          <w:bCs/>
        </w:rPr>
      </w:pPr>
      <w:r w:rsidRPr="00576BF4">
        <w:rPr>
          <w:rFonts w:ascii="Arial" w:hAnsi="Arial" w:cs="Arial"/>
          <w:bCs/>
        </w:rPr>
        <w:t>202</w:t>
      </w:r>
      <w:r w:rsidR="0093633D">
        <w:rPr>
          <w:rFonts w:ascii="Arial" w:hAnsi="Arial" w:cs="Arial"/>
          <w:bCs/>
        </w:rPr>
        <w:t>x</w:t>
      </w:r>
      <w:r w:rsidRPr="00576BF4">
        <w:rPr>
          <w:rFonts w:ascii="Arial" w:hAnsi="Arial" w:cs="Arial"/>
          <w:bCs/>
        </w:rPr>
        <w:t>,</w:t>
      </w:r>
      <w:r w:rsidRPr="00576BF4">
        <w:rPr>
          <w:rFonts w:ascii="Arial" w:hAnsi="Arial" w:cs="Arial"/>
          <w:bCs/>
        </w:rPr>
        <w:tab/>
      </w:r>
      <w:r>
        <w:rPr>
          <w:rFonts w:ascii="Arial" w:hAnsi="Arial" w:cs="Arial"/>
          <w:b/>
          <w:bCs/>
          <w:iCs/>
        </w:rPr>
        <w:t>Bioinformatic</w:t>
      </w:r>
      <w:r w:rsidR="009A0DB4">
        <w:rPr>
          <w:rFonts w:ascii="Arial" w:hAnsi="Arial" w:cs="Arial"/>
          <w:b/>
          <w:bCs/>
          <w:iCs/>
        </w:rPr>
        <w:t>s</w:t>
      </w:r>
      <w:r w:rsidRPr="00576BF4">
        <w:rPr>
          <w:rFonts w:ascii="Arial" w:hAnsi="Arial" w:cs="Arial"/>
          <w:b/>
          <w:bCs/>
          <w:iCs/>
        </w:rPr>
        <w:t xml:space="preserve"> workshop, </w:t>
      </w:r>
      <w:r w:rsidRPr="00576BF4">
        <w:rPr>
          <w:rFonts w:ascii="Arial" w:hAnsi="Arial" w:cs="Arial"/>
          <w:bCs/>
          <w:iCs/>
        </w:rPr>
        <w:t>Lecturer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01C6A033" w14:textId="77777777" w:rsidR="00B2217B" w:rsidRPr="00576BF4" w:rsidRDefault="00B2217B" w:rsidP="00B2217B">
      <w:pPr>
        <w:spacing w:line="276" w:lineRule="auto"/>
        <w:ind w:left="840" w:firstLine="420"/>
        <w:rPr>
          <w:rFonts w:ascii="Arial" w:hAnsi="Arial" w:cs="Arial"/>
          <w:bCs/>
          <w:iCs/>
        </w:rPr>
      </w:pPr>
      <w:r w:rsidRPr="00576BF4">
        <w:rPr>
          <w:rFonts w:ascii="Arial" w:hAnsi="Arial" w:cs="Arial"/>
          <w:bCs/>
          <w:iCs/>
        </w:rPr>
        <w:t>Department of Biomedical Informatics, OSU</w:t>
      </w:r>
    </w:p>
    <w:p w14:paraId="75E1D510" w14:textId="77777777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</w:p>
    <w:p w14:paraId="1E2761C7" w14:textId="07B10A34" w:rsidR="00BC3157" w:rsidRPr="00576BF4" w:rsidRDefault="00BC3157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MENTORING</w:t>
      </w:r>
    </w:p>
    <w:p w14:paraId="646C0C66" w14:textId="77777777" w:rsidR="007471F0" w:rsidRDefault="007471F0" w:rsidP="00F105ED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2E0D996D" w14:textId="7AB989DD" w:rsidR="00F105ED" w:rsidRPr="00576BF4" w:rsidRDefault="00F105ED" w:rsidP="00F105ED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  <w:r w:rsidRPr="00576BF4">
        <w:rPr>
          <w:rFonts w:ascii="Arial" w:hAnsi="Arial" w:cs="Arial"/>
          <w:bCs/>
        </w:rPr>
        <w:t>2023,</w:t>
      </w:r>
      <w:r w:rsidRPr="00576BF4">
        <w:rPr>
          <w:rFonts w:ascii="Arial" w:hAnsi="Arial" w:cs="Arial"/>
          <w:bCs/>
        </w:rPr>
        <w:tab/>
      </w:r>
      <w:r w:rsidR="00AC56BA">
        <w:rPr>
          <w:rFonts w:ascii="Arial" w:hAnsi="Arial" w:cs="Arial"/>
          <w:iCs/>
        </w:rPr>
        <w:t>xx</w:t>
      </w:r>
      <w:r>
        <w:rPr>
          <w:rFonts w:ascii="Arial" w:hAnsi="Arial" w:cs="Arial"/>
          <w:iCs/>
        </w:rPr>
        <w:t xml:space="preserve"> </w:t>
      </w:r>
      <w:proofErr w:type="spellStart"/>
      <w:r w:rsidR="00AC56BA">
        <w:rPr>
          <w:rFonts w:ascii="Arial" w:hAnsi="Arial" w:cs="Arial"/>
          <w:iCs/>
        </w:rPr>
        <w:t>xx</w:t>
      </w:r>
      <w:proofErr w:type="spellEnd"/>
      <w:r w:rsidRPr="00576BF4">
        <w:rPr>
          <w:rFonts w:ascii="Arial" w:hAnsi="Arial" w:cs="Arial"/>
          <w:iCs/>
        </w:rPr>
        <w:t xml:space="preserve"> (</w:t>
      </w:r>
      <w:r w:rsidR="00AC56BA">
        <w:rPr>
          <w:rFonts w:ascii="Arial" w:hAnsi="Arial" w:cs="Arial"/>
          <w:iCs/>
        </w:rPr>
        <w:t>xx</w:t>
      </w:r>
      <w:r w:rsidR="008C3DAA">
        <w:rPr>
          <w:rFonts w:ascii="Arial" w:hAnsi="Arial" w:cs="Arial"/>
          <w:iCs/>
        </w:rPr>
        <w:t>, China</w:t>
      </w:r>
      <w:r w:rsidRPr="00576BF4">
        <w:rPr>
          <w:rFonts w:ascii="Arial" w:hAnsi="Arial" w:cs="Arial"/>
          <w:iCs/>
        </w:rPr>
        <w:t>)</w:t>
      </w:r>
      <w:r w:rsidRPr="00576BF4">
        <w:rPr>
          <w:rFonts w:ascii="Arial" w:hAnsi="Arial" w:cs="Arial"/>
          <w:b/>
          <w:bCs/>
          <w:iCs/>
        </w:rPr>
        <w:t xml:space="preserve"> </w:t>
      </w:r>
    </w:p>
    <w:p w14:paraId="28FB3A10" w14:textId="77777777" w:rsidR="00853196" w:rsidRPr="00576BF4" w:rsidRDefault="00853196" w:rsidP="00407834">
      <w:pPr>
        <w:spacing w:line="276" w:lineRule="auto"/>
        <w:ind w:left="1260" w:hanging="1260"/>
        <w:rPr>
          <w:rFonts w:ascii="Arial" w:hAnsi="Arial" w:cs="Arial"/>
          <w:b/>
          <w:bCs/>
          <w:iCs/>
        </w:rPr>
      </w:pPr>
    </w:p>
    <w:p w14:paraId="309CA65E" w14:textId="4C4116AD" w:rsidR="004C6044" w:rsidRPr="00576BF4" w:rsidRDefault="0060191C" w:rsidP="004C6044">
      <w:pPr>
        <w:spacing w:line="276" w:lineRule="auto"/>
        <w:rPr>
          <w:rFonts w:ascii="Arial" w:hAnsi="Arial" w:cs="Arial"/>
          <w:b/>
        </w:rPr>
      </w:pPr>
      <w:r>
        <w:rPr>
          <w:rFonts w:ascii="Arial" w:hAnsi="Arial" w:cs="Arial"/>
          <w:b/>
        </w:rPr>
        <w:t>AWARDS</w:t>
      </w:r>
    </w:p>
    <w:p w14:paraId="35B16B82" w14:textId="77777777" w:rsidR="007471F0" w:rsidRDefault="007471F0" w:rsidP="00376DC7">
      <w:pPr>
        <w:spacing w:line="276" w:lineRule="auto"/>
        <w:ind w:left="1260" w:hanging="1260"/>
        <w:rPr>
          <w:rFonts w:ascii="Arial" w:hAnsi="Arial" w:cs="Arial"/>
          <w:bCs/>
        </w:rPr>
      </w:pPr>
    </w:p>
    <w:p w14:paraId="6D4C2B56" w14:textId="02C71AE4" w:rsidR="00BC3157" w:rsidRDefault="004C6044" w:rsidP="00376DC7">
      <w:pPr>
        <w:spacing w:line="276" w:lineRule="auto"/>
        <w:ind w:left="1260" w:hanging="1260"/>
        <w:rPr>
          <w:rFonts w:ascii="Arial" w:hAnsi="Arial" w:cs="Arial"/>
          <w:color w:val="404040"/>
          <w:shd w:val="clear" w:color="auto" w:fill="FFFFFF"/>
        </w:rPr>
      </w:pPr>
      <w:r w:rsidRPr="00576BF4">
        <w:rPr>
          <w:rFonts w:ascii="Arial" w:hAnsi="Arial" w:cs="Arial"/>
          <w:bCs/>
        </w:rPr>
        <w:t>2022,</w:t>
      </w:r>
      <w:r w:rsidRPr="00576BF4">
        <w:rPr>
          <w:rFonts w:ascii="Arial" w:hAnsi="Arial" w:cs="Arial"/>
          <w:bCs/>
        </w:rPr>
        <w:tab/>
      </w:r>
      <w:r w:rsidR="00A6433B">
        <w:rPr>
          <w:rFonts w:ascii="Arial" w:hAnsi="Arial" w:cs="Arial"/>
          <w:color w:val="404040"/>
          <w:shd w:val="clear" w:color="auto" w:fill="FFFFFF"/>
        </w:rPr>
        <w:t>xx</w:t>
      </w:r>
      <w:r w:rsidR="00CA2EEF">
        <w:rPr>
          <w:rFonts w:ascii="Arial" w:hAnsi="Arial" w:cs="Arial"/>
          <w:color w:val="404040"/>
          <w:shd w:val="clear" w:color="auto" w:fill="FFFFFF"/>
        </w:rPr>
        <w:t>, OSU</w:t>
      </w:r>
    </w:p>
    <w:p w14:paraId="1C40B39F" w14:textId="77777777" w:rsidR="00D441D8" w:rsidRPr="00D441D8" w:rsidRDefault="00D441D8" w:rsidP="00D441D8">
      <w:pPr>
        <w:spacing w:line="276" w:lineRule="auto"/>
        <w:rPr>
          <w:rFonts w:ascii="Arial" w:hAnsi="Arial" w:cs="Arial"/>
          <w:b/>
        </w:rPr>
      </w:pPr>
    </w:p>
    <w:p w14:paraId="2ED2462E" w14:textId="77777777" w:rsidR="007C45AC" w:rsidRPr="00576BF4" w:rsidRDefault="007C45AC" w:rsidP="00376DC7">
      <w:pPr>
        <w:spacing w:line="276" w:lineRule="auto"/>
        <w:ind w:left="1260" w:hanging="1260"/>
        <w:rPr>
          <w:rFonts w:ascii="Arial" w:hAnsi="Arial" w:cs="Arial"/>
          <w:b/>
        </w:rPr>
      </w:pPr>
    </w:p>
    <w:p w14:paraId="7A150EBD" w14:textId="2562F6E7" w:rsidR="007E33DD" w:rsidRPr="00576BF4" w:rsidRDefault="00C26F69" w:rsidP="00407834">
      <w:pPr>
        <w:spacing w:line="276" w:lineRule="auto"/>
        <w:rPr>
          <w:rFonts w:ascii="Arial" w:hAnsi="Arial" w:cs="Arial"/>
          <w:b/>
        </w:rPr>
      </w:pPr>
      <w:r w:rsidRPr="00576BF4">
        <w:rPr>
          <w:rFonts w:ascii="Arial" w:hAnsi="Arial" w:cs="Arial"/>
          <w:b/>
        </w:rPr>
        <w:t>SKILLS</w:t>
      </w:r>
    </w:p>
    <w:p w14:paraId="539C50C8" w14:textId="77777777" w:rsidR="007471F0" w:rsidRPr="007471F0" w:rsidRDefault="007471F0" w:rsidP="007471F0">
      <w:pPr>
        <w:pBdr>
          <w:top w:val="nil"/>
          <w:left w:val="nil"/>
          <w:bottom w:val="nil"/>
          <w:right w:val="nil"/>
          <w:between w:val="nil"/>
        </w:pBdr>
        <w:contextualSpacing/>
        <w:rPr>
          <w:rFonts w:ascii="Arial" w:hAnsi="Arial" w:cs="Arial"/>
        </w:rPr>
      </w:pPr>
    </w:p>
    <w:p w14:paraId="47071C50" w14:textId="6F34B1F7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Bioinformatics &amp; Data Analysis</w:t>
      </w:r>
      <w:r w:rsidRPr="00DD3B05">
        <w:rPr>
          <w:rFonts w:ascii="Arial" w:hAnsi="Arial" w:cs="Arial"/>
        </w:rPr>
        <w:t>: Next-generation sequencing, single-cell multi-omics data analysis, high-performance computing (R, Python, HPC systems)</w:t>
      </w:r>
    </w:p>
    <w:p w14:paraId="0A4B9454" w14:textId="7FA59D88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Software Development</w:t>
      </w:r>
      <w:r w:rsidRPr="00DD3B05">
        <w:rPr>
          <w:rFonts w:ascii="Arial" w:hAnsi="Arial" w:cs="Arial"/>
        </w:rPr>
        <w:t xml:space="preserve">: </w:t>
      </w:r>
      <w:r w:rsidR="007A0E8B">
        <w:rPr>
          <w:rFonts w:ascii="Arial" w:hAnsi="Arial" w:cs="Arial"/>
        </w:rPr>
        <w:t xml:space="preserve">Java </w:t>
      </w:r>
      <w:r w:rsidR="00881BB3">
        <w:rPr>
          <w:rFonts w:ascii="Arial" w:hAnsi="Arial" w:cs="Arial"/>
        </w:rPr>
        <w:t xml:space="preserve">Boot </w:t>
      </w:r>
      <w:r w:rsidR="007A0E8B">
        <w:rPr>
          <w:rFonts w:ascii="Arial" w:hAnsi="Arial" w:cs="Arial"/>
        </w:rPr>
        <w:t>Spring, Vue</w:t>
      </w:r>
      <w:r w:rsidR="00881BB3">
        <w:rPr>
          <w:rFonts w:ascii="Arial" w:hAnsi="Arial" w:cs="Arial"/>
        </w:rPr>
        <w:t>, Flask.</w:t>
      </w:r>
    </w:p>
    <w:p w14:paraId="0149A128" w14:textId="3E77EA10" w:rsidR="00DD3B05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Machine Learning &amp; AI</w:t>
      </w:r>
      <w:r w:rsidRPr="00DD3B05">
        <w:rPr>
          <w:rFonts w:ascii="Arial" w:hAnsi="Arial" w:cs="Arial"/>
        </w:rPr>
        <w:t xml:space="preserve">: </w:t>
      </w:r>
      <w:proofErr w:type="spellStart"/>
      <w:r w:rsidR="009B1688">
        <w:rPr>
          <w:rFonts w:ascii="Arial" w:hAnsi="Arial" w:cs="Arial"/>
        </w:rPr>
        <w:t>Pytorch</w:t>
      </w:r>
      <w:proofErr w:type="spellEnd"/>
      <w:r w:rsidR="009B1688">
        <w:rPr>
          <w:rFonts w:ascii="Arial" w:hAnsi="Arial" w:cs="Arial"/>
        </w:rPr>
        <w:t>.</w:t>
      </w:r>
    </w:p>
    <w:p w14:paraId="2917A42A" w14:textId="5B165F8A" w:rsidR="006A0268" w:rsidRPr="00DD3B05" w:rsidRDefault="00DD3B05" w:rsidP="00DD3B05">
      <w:pPr>
        <w:pStyle w:val="ListParagraph"/>
        <w:numPr>
          <w:ilvl w:val="0"/>
          <w:numId w:val="7"/>
        </w:numPr>
        <w:pBdr>
          <w:top w:val="nil"/>
          <w:left w:val="nil"/>
          <w:bottom w:val="nil"/>
          <w:right w:val="nil"/>
          <w:between w:val="nil"/>
        </w:pBdr>
        <w:ind w:firstLineChars="0"/>
        <w:contextualSpacing/>
        <w:rPr>
          <w:rFonts w:ascii="Arial" w:hAnsi="Arial" w:cs="Arial"/>
        </w:rPr>
      </w:pPr>
      <w:r w:rsidRPr="0054090F">
        <w:rPr>
          <w:rFonts w:ascii="Arial" w:hAnsi="Arial" w:cs="Arial"/>
          <w:b/>
          <w:bCs/>
        </w:rPr>
        <w:t>Data Visualization</w:t>
      </w:r>
      <w:r w:rsidRPr="00DD3B05">
        <w:rPr>
          <w:rFonts w:ascii="Arial" w:hAnsi="Arial" w:cs="Arial"/>
        </w:rPr>
        <w:t>: Creation of impactful visualizations (Adobe Illustrator, ggplot2,)</w:t>
      </w:r>
    </w:p>
    <w:p w14:paraId="1A2D2F5F" w14:textId="2C677AE9" w:rsidR="00DD1E4A" w:rsidRPr="00285C1C" w:rsidRDefault="00DD1E4A" w:rsidP="00D17E0B">
      <w:pPr>
        <w:pBdr>
          <w:top w:val="nil"/>
          <w:left w:val="nil"/>
          <w:bottom w:val="nil"/>
          <w:right w:val="nil"/>
          <w:between w:val="nil"/>
        </w:pBdr>
        <w:spacing w:line="276" w:lineRule="auto"/>
        <w:contextualSpacing/>
        <w:rPr>
          <w:rFonts w:ascii="Arial" w:hAnsi="Arial" w:cs="Arial"/>
        </w:rPr>
      </w:pPr>
    </w:p>
    <w:sectPr w:rsidR="00DD1E4A" w:rsidRPr="00285C1C" w:rsidSect="00EF36E8">
      <w:headerReference w:type="default" r:id="rId11"/>
      <w:footerReference w:type="default" r:id="rId12"/>
      <w:type w:val="continuous"/>
      <w:pgSz w:w="12240" w:h="15840"/>
      <w:pgMar w:top="720" w:right="720" w:bottom="720" w:left="720" w:header="720" w:footer="720" w:gutter="0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AEC06AC" w14:textId="77777777" w:rsidR="006F2599" w:rsidRDefault="006F2599" w:rsidP="00B203FF">
      <w:r>
        <w:separator/>
      </w:r>
    </w:p>
  </w:endnote>
  <w:endnote w:type="continuationSeparator" w:id="0">
    <w:p w14:paraId="670C795C" w14:textId="77777777" w:rsidR="006F2599" w:rsidRDefault="006F2599" w:rsidP="00B203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0000294" w14:textId="274286BC" w:rsidR="00740AA0" w:rsidRPr="00182E53" w:rsidRDefault="00EB2687" w:rsidP="00740AA0">
    <w:pPr>
      <w:pStyle w:val="Footer"/>
      <w:jc w:val="center"/>
      <w:rPr>
        <w:rFonts w:ascii="Arial" w:hAnsi="Arial" w:cs="Arial"/>
        <w:noProof/>
      </w:rPr>
    </w:pPr>
    <w:r w:rsidRPr="00182E53">
      <w:rPr>
        <w:rFonts w:ascii="Arial" w:hAnsi="Arial" w:cs="Arial"/>
      </w:rPr>
      <w:t xml:space="preserve">CV </w:t>
    </w:r>
    <w:r>
      <w:rPr>
        <w:rFonts w:ascii="Arial" w:hAnsi="Arial" w:cs="Arial"/>
      </w:rPr>
      <w:t>–</w:t>
    </w:r>
    <w:r w:rsidRPr="00182E53">
      <w:rPr>
        <w:rFonts w:ascii="Arial" w:hAnsi="Arial" w:cs="Arial"/>
      </w:rPr>
      <w:t xml:space="preserve"> </w:t>
    </w:r>
    <w:r w:rsidR="009323DB">
      <w:rPr>
        <w:rFonts w:ascii="Arial" w:hAnsi="Arial" w:cs="Arial"/>
      </w:rPr>
      <w:t>Weidong</w:t>
    </w:r>
    <w:r w:rsidR="00E90B99">
      <w:rPr>
        <w:rFonts w:ascii="Arial" w:hAnsi="Arial" w:cs="Arial"/>
      </w:rPr>
      <w:t xml:space="preserve"> W</w:t>
    </w:r>
    <w:r w:rsidR="009323DB">
      <w:rPr>
        <w:rFonts w:ascii="Arial" w:hAnsi="Arial" w:cs="Arial"/>
      </w:rPr>
      <w:t>u</w:t>
    </w:r>
    <w:r w:rsidR="002C07EC">
      <w:rPr>
        <w:rFonts w:ascii="Arial" w:hAnsi="Arial" w:cs="Arial"/>
      </w:rPr>
      <w:t xml:space="preserve"> </w:t>
    </w:r>
    <w:r w:rsidRPr="00182E53">
      <w:rPr>
        <w:rFonts w:ascii="Arial" w:hAnsi="Arial" w:cs="Arial"/>
      </w:rPr>
      <w:t xml:space="preserve">– Page </w:t>
    </w:r>
    <w:r w:rsidRPr="00182E53">
      <w:rPr>
        <w:rFonts w:ascii="Arial" w:hAnsi="Arial" w:cs="Arial"/>
      </w:rPr>
      <w:fldChar w:fldCharType="begin"/>
    </w:r>
    <w:r w:rsidRPr="00182E53">
      <w:rPr>
        <w:rFonts w:ascii="Arial" w:hAnsi="Arial" w:cs="Arial"/>
      </w:rPr>
      <w:instrText xml:space="preserve"> PAGE   \* MERGEFORMAT </w:instrText>
    </w:r>
    <w:r w:rsidRPr="00182E53">
      <w:rPr>
        <w:rFonts w:ascii="Arial" w:hAnsi="Arial" w:cs="Arial"/>
      </w:rPr>
      <w:fldChar w:fldCharType="separate"/>
    </w:r>
    <w:r w:rsidR="00AE03F8">
      <w:rPr>
        <w:rFonts w:ascii="Arial" w:hAnsi="Arial" w:cs="Arial"/>
        <w:noProof/>
      </w:rPr>
      <w:t>2</w:t>
    </w:r>
    <w:r w:rsidRPr="00182E53">
      <w:rPr>
        <w:rFonts w:ascii="Arial" w:hAnsi="Arial" w:cs="Arial"/>
        <w:noProof/>
      </w:rPr>
      <w:fldChar w:fldCharType="end"/>
    </w:r>
    <w:r w:rsidR="00892DD8">
      <w:rPr>
        <w:rFonts w:ascii="Arial" w:hAnsi="Arial" w:cs="Arial"/>
        <w:noProof/>
      </w:rPr>
      <w:t xml:space="preserve"> of </w:t>
    </w:r>
    <w:r w:rsidR="000413E7">
      <w:rPr>
        <w:rFonts w:ascii="Arial" w:hAnsi="Arial" w:cs="Arial"/>
        <w:noProof/>
      </w:rPr>
      <w:t>2</w:t>
    </w:r>
  </w:p>
  <w:p w14:paraId="7D97BFF5" w14:textId="77777777" w:rsidR="00EB2687" w:rsidRDefault="00EB268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87D5398" w14:textId="77777777" w:rsidR="006F2599" w:rsidRDefault="006F2599" w:rsidP="00B203FF">
      <w:r>
        <w:separator/>
      </w:r>
    </w:p>
  </w:footnote>
  <w:footnote w:type="continuationSeparator" w:id="0">
    <w:p w14:paraId="57332E16" w14:textId="77777777" w:rsidR="006F2599" w:rsidRDefault="006F2599" w:rsidP="00B203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DEF332C" w14:textId="4A5C117C" w:rsidR="00EB2687" w:rsidRPr="00254020" w:rsidRDefault="00000000" w:rsidP="0022726D">
    <w:pPr>
      <w:pStyle w:val="Style1"/>
      <w:rPr>
        <w:rFonts w:asciiTheme="majorHAnsi" w:eastAsiaTheme="majorEastAsia" w:hAnsiTheme="majorHAnsi" w:cstheme="majorBidi"/>
        <w:sz w:val="32"/>
        <w:szCs w:val="32"/>
      </w:rPr>
    </w:pPr>
    <w:sdt>
      <w:sdtPr>
        <w:rPr>
          <w:rFonts w:ascii="Arial" w:hAnsi="Arial" w:cs="Arial" w:hint="eastAsia"/>
          <w:i w:val="0"/>
          <w:sz w:val="22"/>
          <w:szCs w:val="22"/>
        </w:rPr>
        <w:alias w:val="Title"/>
        <w:id w:val="2145156437"/>
        <w:placeholder>
          <w:docPart w:val="B9B25031FC8440ED91FC1705E6A6CF6B"/>
        </w:placeholder>
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<w:text/>
      </w:sdtPr>
      <w:sdtContent>
        <w:r w:rsidR="00505A46">
          <w:rPr>
            <w:rFonts w:ascii="Arial" w:hAnsi="Arial" w:cs="Arial"/>
            <w:i w:val="0"/>
            <w:sz w:val="22"/>
            <w:szCs w:val="22"/>
          </w:rPr>
          <w:t>Weidong Wu</w:t>
        </w:r>
        <w:r w:rsidR="008E4EB1">
          <w:rPr>
            <w:rFonts w:ascii="Arial" w:hAnsi="Arial" w:cs="Arial" w:hint="eastAsia"/>
            <w:i w:val="0"/>
            <w:sz w:val="22"/>
            <w:szCs w:val="22"/>
          </w:rPr>
          <w:t xml:space="preserve">       </w:t>
        </w:r>
        <w:r w:rsidR="00EB2687" w:rsidRPr="00182E53">
          <w:rPr>
            <w:rFonts w:ascii="Arial" w:hAnsi="Arial" w:cs="Arial" w:hint="eastAsia"/>
            <w:i w:val="0"/>
            <w:sz w:val="22"/>
            <w:szCs w:val="22"/>
          </w:rPr>
          <w:t xml:space="preserve">                        </w:t>
        </w:r>
        <w:r w:rsidR="000C5328">
          <w:rPr>
            <w:rFonts w:ascii="Arial" w:hAnsi="Arial" w:cs="Arial" w:hint="eastAsia"/>
            <w:i w:val="0"/>
            <w:sz w:val="22"/>
            <w:szCs w:val="22"/>
          </w:rPr>
          <w:t xml:space="preserve">        </w:t>
        </w:r>
        <w:r w:rsidR="00505A46">
          <w:rPr>
            <w:rFonts w:ascii="Arial" w:hAnsi="Arial" w:cs="Arial"/>
            <w:i w:val="0"/>
            <w:sz w:val="22"/>
            <w:szCs w:val="22"/>
          </w:rPr>
          <w:t>Jul</w:t>
        </w:r>
        <w:r w:rsidR="00D318F4">
          <w:rPr>
            <w:rFonts w:ascii="Arial" w:hAnsi="Arial" w:cs="Arial"/>
            <w:i w:val="0"/>
            <w:sz w:val="22"/>
            <w:szCs w:val="22"/>
          </w:rPr>
          <w:t xml:space="preserve"> </w:t>
        </w:r>
        <w:r w:rsidR="00830ACC">
          <w:rPr>
            <w:rFonts w:ascii="Arial" w:hAnsi="Arial" w:cs="Arial"/>
            <w:i w:val="0"/>
            <w:sz w:val="22"/>
            <w:szCs w:val="22"/>
          </w:rPr>
          <w:t>2</w:t>
        </w:r>
        <w:r w:rsidR="00505A46">
          <w:rPr>
            <w:rFonts w:ascii="Arial" w:hAnsi="Arial" w:cs="Arial"/>
            <w:i w:val="0"/>
            <w:sz w:val="22"/>
            <w:szCs w:val="22"/>
          </w:rPr>
          <w:t>3</w:t>
        </w:r>
        <w:r w:rsidR="00465F92">
          <w:rPr>
            <w:rFonts w:ascii="Arial" w:hAnsi="Arial" w:cs="Arial" w:hint="eastAsia"/>
            <w:i w:val="0"/>
            <w:sz w:val="22"/>
            <w:szCs w:val="22"/>
          </w:rPr>
          <w:t>, 202</w:t>
        </w:r>
        <w:r w:rsidR="00D52E36">
          <w:rPr>
            <w:rFonts w:ascii="Arial" w:hAnsi="Arial" w:cs="Arial"/>
            <w:i w:val="0"/>
            <w:sz w:val="22"/>
            <w:szCs w:val="22"/>
          </w:rPr>
          <w:t>5</w:t>
        </w:r>
      </w:sdtContent>
    </w:sdt>
  </w:p>
  <w:p w14:paraId="1C8B04BD" w14:textId="77777777" w:rsidR="00EB2687" w:rsidRDefault="00EB2687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7D1C33"/>
    <w:multiLevelType w:val="hybridMultilevel"/>
    <w:tmpl w:val="0EE4BAB2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7A72713"/>
    <w:multiLevelType w:val="hybridMultilevel"/>
    <w:tmpl w:val="5ABC6A7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AA97B04"/>
    <w:multiLevelType w:val="multilevel"/>
    <w:tmpl w:val="55BEBA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26547F4"/>
    <w:multiLevelType w:val="hybridMultilevel"/>
    <w:tmpl w:val="59A0B0DA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2780D7F"/>
    <w:multiLevelType w:val="hybridMultilevel"/>
    <w:tmpl w:val="F6B297CC"/>
    <w:lvl w:ilvl="0" w:tplc="592EA7EA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4A3D3DE8"/>
    <w:multiLevelType w:val="hybridMultilevel"/>
    <w:tmpl w:val="0EE4BAB2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)"/>
      <w:lvlJc w:val="left"/>
      <w:pPr>
        <w:ind w:left="840" w:hanging="420"/>
      </w:pPr>
    </w:lvl>
    <w:lvl w:ilvl="2" w:tplc="FFFFFFFF" w:tentative="1">
      <w:start w:val="1"/>
      <w:numFmt w:val="lowerRoman"/>
      <w:lvlText w:val="%3."/>
      <w:lvlJc w:val="righ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lowerLetter"/>
      <w:lvlText w:val="%5)"/>
      <w:lvlJc w:val="left"/>
      <w:pPr>
        <w:ind w:left="2100" w:hanging="420"/>
      </w:pPr>
    </w:lvl>
    <w:lvl w:ilvl="5" w:tplc="FFFFFFFF" w:tentative="1">
      <w:start w:val="1"/>
      <w:numFmt w:val="lowerRoman"/>
      <w:lvlText w:val="%6."/>
      <w:lvlJc w:val="righ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lowerLetter"/>
      <w:lvlText w:val="%8)"/>
      <w:lvlJc w:val="left"/>
      <w:pPr>
        <w:ind w:left="3360" w:hanging="420"/>
      </w:pPr>
    </w:lvl>
    <w:lvl w:ilvl="8" w:tplc="FFFFFFFF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7D0C02CA"/>
    <w:multiLevelType w:val="multilevel"/>
    <w:tmpl w:val="531CD40A"/>
    <w:lvl w:ilvl="0">
      <w:start w:val="1"/>
      <w:numFmt w:val="bullet"/>
      <w:lvlText w:val="●"/>
      <w:lvlJc w:val="left"/>
      <w:pPr>
        <w:ind w:left="240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312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384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456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528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600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672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744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8160" w:hanging="360"/>
      </w:pPr>
      <w:rPr>
        <w:u w:val="none"/>
      </w:rPr>
    </w:lvl>
  </w:abstractNum>
  <w:num w:numId="1" w16cid:durableId="1643149168">
    <w:abstractNumId w:val="6"/>
  </w:num>
  <w:num w:numId="2" w16cid:durableId="969630502">
    <w:abstractNumId w:val="0"/>
  </w:num>
  <w:num w:numId="3" w16cid:durableId="1212687446">
    <w:abstractNumId w:val="4"/>
  </w:num>
  <w:num w:numId="4" w16cid:durableId="1038623199">
    <w:abstractNumId w:val="5"/>
  </w:num>
  <w:num w:numId="5" w16cid:durableId="1979992419">
    <w:abstractNumId w:val="3"/>
  </w:num>
  <w:num w:numId="6" w16cid:durableId="463694397">
    <w:abstractNumId w:val="2"/>
  </w:num>
  <w:num w:numId="7" w16cid:durableId="1851214382">
    <w:abstractNumId w:val="1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7M0tjCwMDMyNTc1MDFW0lEKTi0uzszPAykwrwUA37wdESwAAAA="/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&gt;1&lt;/kind&gt;&lt;heading&gt;Publications&lt;/heading&gt;&lt;alignment&gt;0&lt;/alignment&gt;&lt;records&gt;&lt;record&gt;&lt;key app=&quot;EN&quot; db-id=&quot;sfdsvt55bs2d2oetwx4ptwtqespppaf2a9zd&quot; timestamp=&quot;1687910733&quot;&gt;734&lt;/key&gt;&lt;/record&gt;&lt;record&gt;&lt;key app=&quot;EN&quot; db-id=&quot;sfdsvt55bs2d2oetwx4ptwtqespppaf2a9zd&quot; timestamp=&quot;1687910805&quot;&gt;737&lt;/key&gt;&lt;/record&gt;&lt;/records&gt;&lt;/reference-group&gt;&lt;reference-group&gt;&lt;kind&gt;1&lt;/kind&gt;&lt;heading&gt;&amp;#xD;Manuscripts under review&lt;/heading&gt;&lt;alignment&gt;0&lt;/alignment&gt;&lt;records&gt;&lt;/records&gt;&lt;/reference-group&gt;&lt;reference-group&gt;&lt;kind&gt;1&lt;/kind&gt;&lt;heading&gt;&amp;#xD;Manuscripts in Progress&lt;/heading&gt;&lt;alignment&gt;0&lt;/alignment&gt;&lt;records&gt;&lt;/records&gt;&lt;/reference-group&gt;&lt;reference-group&gt;&lt;kind&gt;1&lt;/kind&gt;&lt;heading&gt;&amp;#xD;Conference Presentations&lt;/heading&gt;&lt;alignment&gt;0&lt;/alignment&gt;&lt;records&gt;&lt;/records&gt;&lt;/reference-group&gt;&lt;reference-group&gt;&lt;kind&gt;1&lt;/kind&gt;&lt;heading&gt;&amp;#xD;Posters&lt;/heading&gt;&lt;alignment&gt;0&lt;/alignment&gt;&lt;records&gt;&lt;/records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CV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dsvt55bs2d2oetwx4ptwtqespppaf2a9zd&quot;&gt;My EndNote Library&lt;record-ids&gt;&lt;item&gt;734&lt;/item&gt;&lt;item&gt;737&lt;/item&gt;&lt;/record-ids&gt;&lt;/item&gt;&lt;/Libraries&gt;"/>
  </w:docVars>
  <w:rsids>
    <w:rsidRoot w:val="00B203FF"/>
    <w:rsid w:val="00003415"/>
    <w:rsid w:val="00003E23"/>
    <w:rsid w:val="00007C30"/>
    <w:rsid w:val="00013F83"/>
    <w:rsid w:val="00015731"/>
    <w:rsid w:val="0001699D"/>
    <w:rsid w:val="00021FD2"/>
    <w:rsid w:val="000233FE"/>
    <w:rsid w:val="00024B7E"/>
    <w:rsid w:val="00026BE5"/>
    <w:rsid w:val="00027A2D"/>
    <w:rsid w:val="00027B3E"/>
    <w:rsid w:val="00030915"/>
    <w:rsid w:val="00030CEC"/>
    <w:rsid w:val="00032A15"/>
    <w:rsid w:val="00033DD1"/>
    <w:rsid w:val="00034494"/>
    <w:rsid w:val="000345CF"/>
    <w:rsid w:val="00034EFD"/>
    <w:rsid w:val="00037236"/>
    <w:rsid w:val="00037D60"/>
    <w:rsid w:val="00040123"/>
    <w:rsid w:val="0004116A"/>
    <w:rsid w:val="000413E7"/>
    <w:rsid w:val="0004226F"/>
    <w:rsid w:val="00042C67"/>
    <w:rsid w:val="000447FF"/>
    <w:rsid w:val="00044DB2"/>
    <w:rsid w:val="00045871"/>
    <w:rsid w:val="000464C2"/>
    <w:rsid w:val="0005064F"/>
    <w:rsid w:val="000527C9"/>
    <w:rsid w:val="0005397E"/>
    <w:rsid w:val="00054620"/>
    <w:rsid w:val="00054F57"/>
    <w:rsid w:val="00054F9A"/>
    <w:rsid w:val="00055401"/>
    <w:rsid w:val="00064311"/>
    <w:rsid w:val="00064A1B"/>
    <w:rsid w:val="000660A5"/>
    <w:rsid w:val="00066CF8"/>
    <w:rsid w:val="00067329"/>
    <w:rsid w:val="00073E28"/>
    <w:rsid w:val="000757BE"/>
    <w:rsid w:val="00080F15"/>
    <w:rsid w:val="000812F7"/>
    <w:rsid w:val="00084A1E"/>
    <w:rsid w:val="00086BE7"/>
    <w:rsid w:val="000878C6"/>
    <w:rsid w:val="0009010C"/>
    <w:rsid w:val="00090984"/>
    <w:rsid w:val="00091CD9"/>
    <w:rsid w:val="00092A3E"/>
    <w:rsid w:val="00093ECC"/>
    <w:rsid w:val="00094209"/>
    <w:rsid w:val="00097370"/>
    <w:rsid w:val="000A13C1"/>
    <w:rsid w:val="000A3D35"/>
    <w:rsid w:val="000A3EDA"/>
    <w:rsid w:val="000A5B7E"/>
    <w:rsid w:val="000A5C4D"/>
    <w:rsid w:val="000A61E7"/>
    <w:rsid w:val="000A69C9"/>
    <w:rsid w:val="000B29D4"/>
    <w:rsid w:val="000B4AA8"/>
    <w:rsid w:val="000B4F56"/>
    <w:rsid w:val="000C0AB7"/>
    <w:rsid w:val="000C169E"/>
    <w:rsid w:val="000C43AB"/>
    <w:rsid w:val="000C5328"/>
    <w:rsid w:val="000C5C72"/>
    <w:rsid w:val="000C6FBC"/>
    <w:rsid w:val="000C70CA"/>
    <w:rsid w:val="000D0254"/>
    <w:rsid w:val="000D15EE"/>
    <w:rsid w:val="000D1C28"/>
    <w:rsid w:val="000D2156"/>
    <w:rsid w:val="000D4A85"/>
    <w:rsid w:val="000D5615"/>
    <w:rsid w:val="000D632C"/>
    <w:rsid w:val="000D683E"/>
    <w:rsid w:val="000E1881"/>
    <w:rsid w:val="000E1ACE"/>
    <w:rsid w:val="000E5655"/>
    <w:rsid w:val="000F1BF0"/>
    <w:rsid w:val="000F1DAD"/>
    <w:rsid w:val="000F4F6A"/>
    <w:rsid w:val="000F7A4F"/>
    <w:rsid w:val="00100147"/>
    <w:rsid w:val="001009DD"/>
    <w:rsid w:val="00100D85"/>
    <w:rsid w:val="00101B59"/>
    <w:rsid w:val="00101C0F"/>
    <w:rsid w:val="00101D9E"/>
    <w:rsid w:val="001034FC"/>
    <w:rsid w:val="001047B1"/>
    <w:rsid w:val="00105F56"/>
    <w:rsid w:val="001079BC"/>
    <w:rsid w:val="00107F1E"/>
    <w:rsid w:val="00110408"/>
    <w:rsid w:val="001113E9"/>
    <w:rsid w:val="00111BF2"/>
    <w:rsid w:val="00113176"/>
    <w:rsid w:val="00115715"/>
    <w:rsid w:val="00117854"/>
    <w:rsid w:val="001206E9"/>
    <w:rsid w:val="001208E4"/>
    <w:rsid w:val="00121BC6"/>
    <w:rsid w:val="00122CD2"/>
    <w:rsid w:val="00122D54"/>
    <w:rsid w:val="00127D79"/>
    <w:rsid w:val="00131F67"/>
    <w:rsid w:val="00132383"/>
    <w:rsid w:val="00132903"/>
    <w:rsid w:val="00134076"/>
    <w:rsid w:val="00135767"/>
    <w:rsid w:val="00136472"/>
    <w:rsid w:val="00140177"/>
    <w:rsid w:val="001416FE"/>
    <w:rsid w:val="00141FF2"/>
    <w:rsid w:val="00142EB3"/>
    <w:rsid w:val="0014359A"/>
    <w:rsid w:val="00146B4A"/>
    <w:rsid w:val="00151128"/>
    <w:rsid w:val="00155E67"/>
    <w:rsid w:val="00156646"/>
    <w:rsid w:val="00156FF4"/>
    <w:rsid w:val="001604C6"/>
    <w:rsid w:val="0016134D"/>
    <w:rsid w:val="00162CEA"/>
    <w:rsid w:val="00163577"/>
    <w:rsid w:val="00165E41"/>
    <w:rsid w:val="001735DD"/>
    <w:rsid w:val="00173B8F"/>
    <w:rsid w:val="0017598A"/>
    <w:rsid w:val="0017788B"/>
    <w:rsid w:val="00180DED"/>
    <w:rsid w:val="00181EF9"/>
    <w:rsid w:val="00182E53"/>
    <w:rsid w:val="00183FB9"/>
    <w:rsid w:val="00185000"/>
    <w:rsid w:val="001850AF"/>
    <w:rsid w:val="00190CB1"/>
    <w:rsid w:val="00191B0E"/>
    <w:rsid w:val="00192938"/>
    <w:rsid w:val="00192B36"/>
    <w:rsid w:val="0019310B"/>
    <w:rsid w:val="0019365F"/>
    <w:rsid w:val="00196C32"/>
    <w:rsid w:val="001A0956"/>
    <w:rsid w:val="001A0C1A"/>
    <w:rsid w:val="001A1200"/>
    <w:rsid w:val="001A1332"/>
    <w:rsid w:val="001A4758"/>
    <w:rsid w:val="001A56A8"/>
    <w:rsid w:val="001A68D8"/>
    <w:rsid w:val="001B0528"/>
    <w:rsid w:val="001B0A21"/>
    <w:rsid w:val="001B238F"/>
    <w:rsid w:val="001B2F95"/>
    <w:rsid w:val="001B48D8"/>
    <w:rsid w:val="001B5CA2"/>
    <w:rsid w:val="001B6681"/>
    <w:rsid w:val="001C318F"/>
    <w:rsid w:val="001C5BA9"/>
    <w:rsid w:val="001C658F"/>
    <w:rsid w:val="001C75EC"/>
    <w:rsid w:val="001D1F38"/>
    <w:rsid w:val="001D3AEA"/>
    <w:rsid w:val="001D4487"/>
    <w:rsid w:val="001D45DA"/>
    <w:rsid w:val="001D4F78"/>
    <w:rsid w:val="001D545C"/>
    <w:rsid w:val="001D6852"/>
    <w:rsid w:val="001D6868"/>
    <w:rsid w:val="001E1664"/>
    <w:rsid w:val="001E240C"/>
    <w:rsid w:val="001E272C"/>
    <w:rsid w:val="001E2E99"/>
    <w:rsid w:val="001E3CD6"/>
    <w:rsid w:val="001E4D46"/>
    <w:rsid w:val="001E5647"/>
    <w:rsid w:val="001E5847"/>
    <w:rsid w:val="001E58B7"/>
    <w:rsid w:val="001F00D4"/>
    <w:rsid w:val="001F04B0"/>
    <w:rsid w:val="001F050D"/>
    <w:rsid w:val="001F07FC"/>
    <w:rsid w:val="001F1C8C"/>
    <w:rsid w:val="001F2DF2"/>
    <w:rsid w:val="001F33B4"/>
    <w:rsid w:val="001F391A"/>
    <w:rsid w:val="001F39A8"/>
    <w:rsid w:val="001F523B"/>
    <w:rsid w:val="001F6AD0"/>
    <w:rsid w:val="001F7E99"/>
    <w:rsid w:val="00200007"/>
    <w:rsid w:val="00201982"/>
    <w:rsid w:val="00205592"/>
    <w:rsid w:val="002063F6"/>
    <w:rsid w:val="00206DE7"/>
    <w:rsid w:val="00206EBE"/>
    <w:rsid w:val="00210E60"/>
    <w:rsid w:val="0021248A"/>
    <w:rsid w:val="00212DC6"/>
    <w:rsid w:val="002135B2"/>
    <w:rsid w:val="00214936"/>
    <w:rsid w:val="00215A47"/>
    <w:rsid w:val="0021614B"/>
    <w:rsid w:val="00216515"/>
    <w:rsid w:val="002207DC"/>
    <w:rsid w:val="00220A7F"/>
    <w:rsid w:val="00221AFC"/>
    <w:rsid w:val="00222FED"/>
    <w:rsid w:val="00223A68"/>
    <w:rsid w:val="002255E2"/>
    <w:rsid w:val="00225697"/>
    <w:rsid w:val="0022726D"/>
    <w:rsid w:val="00230D8A"/>
    <w:rsid w:val="00231565"/>
    <w:rsid w:val="00231FED"/>
    <w:rsid w:val="002322B4"/>
    <w:rsid w:val="002326A9"/>
    <w:rsid w:val="00233597"/>
    <w:rsid w:val="002353F9"/>
    <w:rsid w:val="002355B4"/>
    <w:rsid w:val="002417F4"/>
    <w:rsid w:val="00246227"/>
    <w:rsid w:val="00247E3B"/>
    <w:rsid w:val="0025010E"/>
    <w:rsid w:val="002515F3"/>
    <w:rsid w:val="00251630"/>
    <w:rsid w:val="00251FF3"/>
    <w:rsid w:val="00252D13"/>
    <w:rsid w:val="002531A0"/>
    <w:rsid w:val="00253925"/>
    <w:rsid w:val="00254020"/>
    <w:rsid w:val="00254C1F"/>
    <w:rsid w:val="002557AB"/>
    <w:rsid w:val="002601A9"/>
    <w:rsid w:val="00261DF7"/>
    <w:rsid w:val="00264F65"/>
    <w:rsid w:val="00265726"/>
    <w:rsid w:val="002674A6"/>
    <w:rsid w:val="0026796B"/>
    <w:rsid w:val="00271148"/>
    <w:rsid w:val="00272CC8"/>
    <w:rsid w:val="0027369A"/>
    <w:rsid w:val="00273892"/>
    <w:rsid w:val="00275D81"/>
    <w:rsid w:val="00276574"/>
    <w:rsid w:val="00277377"/>
    <w:rsid w:val="00277772"/>
    <w:rsid w:val="00280AE7"/>
    <w:rsid w:val="00281913"/>
    <w:rsid w:val="002827F0"/>
    <w:rsid w:val="00284438"/>
    <w:rsid w:val="002844CD"/>
    <w:rsid w:val="00284670"/>
    <w:rsid w:val="00284800"/>
    <w:rsid w:val="00285C1C"/>
    <w:rsid w:val="002867F6"/>
    <w:rsid w:val="0028700C"/>
    <w:rsid w:val="00287E13"/>
    <w:rsid w:val="0029235F"/>
    <w:rsid w:val="002936DC"/>
    <w:rsid w:val="00296485"/>
    <w:rsid w:val="0029681C"/>
    <w:rsid w:val="00297F62"/>
    <w:rsid w:val="002A0977"/>
    <w:rsid w:val="002A1273"/>
    <w:rsid w:val="002A30A2"/>
    <w:rsid w:val="002A3C7B"/>
    <w:rsid w:val="002A40A8"/>
    <w:rsid w:val="002A5D41"/>
    <w:rsid w:val="002A67BC"/>
    <w:rsid w:val="002A6B51"/>
    <w:rsid w:val="002A742F"/>
    <w:rsid w:val="002B177F"/>
    <w:rsid w:val="002B239B"/>
    <w:rsid w:val="002B5044"/>
    <w:rsid w:val="002B5D90"/>
    <w:rsid w:val="002B764A"/>
    <w:rsid w:val="002B7CD8"/>
    <w:rsid w:val="002C07EC"/>
    <w:rsid w:val="002C10B9"/>
    <w:rsid w:val="002C1AB8"/>
    <w:rsid w:val="002C254B"/>
    <w:rsid w:val="002C2AE4"/>
    <w:rsid w:val="002C3B12"/>
    <w:rsid w:val="002C499C"/>
    <w:rsid w:val="002C6D6B"/>
    <w:rsid w:val="002C7C1D"/>
    <w:rsid w:val="002D0570"/>
    <w:rsid w:val="002D18DE"/>
    <w:rsid w:val="002D4372"/>
    <w:rsid w:val="002D4F35"/>
    <w:rsid w:val="002D5D6B"/>
    <w:rsid w:val="002D7BF4"/>
    <w:rsid w:val="002E2DE5"/>
    <w:rsid w:val="002E5E25"/>
    <w:rsid w:val="002F13A5"/>
    <w:rsid w:val="002F2C5C"/>
    <w:rsid w:val="00302148"/>
    <w:rsid w:val="0030295C"/>
    <w:rsid w:val="003056FC"/>
    <w:rsid w:val="00306352"/>
    <w:rsid w:val="00306DE6"/>
    <w:rsid w:val="00307E87"/>
    <w:rsid w:val="00311870"/>
    <w:rsid w:val="0031187D"/>
    <w:rsid w:val="0031470B"/>
    <w:rsid w:val="0031494A"/>
    <w:rsid w:val="00315280"/>
    <w:rsid w:val="003154AC"/>
    <w:rsid w:val="00316184"/>
    <w:rsid w:val="00316DAD"/>
    <w:rsid w:val="0031763E"/>
    <w:rsid w:val="00320E99"/>
    <w:rsid w:val="003213C8"/>
    <w:rsid w:val="003224FB"/>
    <w:rsid w:val="00323B0E"/>
    <w:rsid w:val="003242B5"/>
    <w:rsid w:val="00325FB6"/>
    <w:rsid w:val="00325FBD"/>
    <w:rsid w:val="00326BFB"/>
    <w:rsid w:val="00330A18"/>
    <w:rsid w:val="003315FD"/>
    <w:rsid w:val="003318B3"/>
    <w:rsid w:val="0033332B"/>
    <w:rsid w:val="0033550D"/>
    <w:rsid w:val="00337008"/>
    <w:rsid w:val="00340308"/>
    <w:rsid w:val="00341783"/>
    <w:rsid w:val="00342B60"/>
    <w:rsid w:val="00342BBF"/>
    <w:rsid w:val="0034382C"/>
    <w:rsid w:val="00345653"/>
    <w:rsid w:val="00346F91"/>
    <w:rsid w:val="00347932"/>
    <w:rsid w:val="00351145"/>
    <w:rsid w:val="00354A6B"/>
    <w:rsid w:val="00357C40"/>
    <w:rsid w:val="00361DA5"/>
    <w:rsid w:val="00361E21"/>
    <w:rsid w:val="0036212A"/>
    <w:rsid w:val="00362A68"/>
    <w:rsid w:val="003642E4"/>
    <w:rsid w:val="00364A45"/>
    <w:rsid w:val="00364C91"/>
    <w:rsid w:val="00366064"/>
    <w:rsid w:val="00366522"/>
    <w:rsid w:val="003669C5"/>
    <w:rsid w:val="00366E90"/>
    <w:rsid w:val="00367373"/>
    <w:rsid w:val="0037025C"/>
    <w:rsid w:val="00371A8E"/>
    <w:rsid w:val="00371BB6"/>
    <w:rsid w:val="003747B6"/>
    <w:rsid w:val="00375EEA"/>
    <w:rsid w:val="00376635"/>
    <w:rsid w:val="00376DC7"/>
    <w:rsid w:val="003778F3"/>
    <w:rsid w:val="00377907"/>
    <w:rsid w:val="003807CB"/>
    <w:rsid w:val="00381432"/>
    <w:rsid w:val="00381CE8"/>
    <w:rsid w:val="00381DFD"/>
    <w:rsid w:val="00382C3D"/>
    <w:rsid w:val="00383933"/>
    <w:rsid w:val="00383C3D"/>
    <w:rsid w:val="0038548D"/>
    <w:rsid w:val="0038608B"/>
    <w:rsid w:val="00387582"/>
    <w:rsid w:val="00387D00"/>
    <w:rsid w:val="003922F1"/>
    <w:rsid w:val="00393A63"/>
    <w:rsid w:val="0039513D"/>
    <w:rsid w:val="00395CE8"/>
    <w:rsid w:val="003A25CF"/>
    <w:rsid w:val="003A37ED"/>
    <w:rsid w:val="003A5797"/>
    <w:rsid w:val="003A6BA2"/>
    <w:rsid w:val="003A6D71"/>
    <w:rsid w:val="003A707E"/>
    <w:rsid w:val="003B0814"/>
    <w:rsid w:val="003B08B4"/>
    <w:rsid w:val="003B1883"/>
    <w:rsid w:val="003B1CF9"/>
    <w:rsid w:val="003B3FE6"/>
    <w:rsid w:val="003C0125"/>
    <w:rsid w:val="003C0BEF"/>
    <w:rsid w:val="003C0C18"/>
    <w:rsid w:val="003C1F2D"/>
    <w:rsid w:val="003C1FE6"/>
    <w:rsid w:val="003C3B7D"/>
    <w:rsid w:val="003C3D1F"/>
    <w:rsid w:val="003C51CC"/>
    <w:rsid w:val="003C566C"/>
    <w:rsid w:val="003C68D5"/>
    <w:rsid w:val="003C68E5"/>
    <w:rsid w:val="003C6A8A"/>
    <w:rsid w:val="003C6C6F"/>
    <w:rsid w:val="003D205C"/>
    <w:rsid w:val="003D2278"/>
    <w:rsid w:val="003D3888"/>
    <w:rsid w:val="003D3EF5"/>
    <w:rsid w:val="003D4634"/>
    <w:rsid w:val="003D5E15"/>
    <w:rsid w:val="003D7F10"/>
    <w:rsid w:val="003E2138"/>
    <w:rsid w:val="003E6F53"/>
    <w:rsid w:val="003E7489"/>
    <w:rsid w:val="003F30E8"/>
    <w:rsid w:val="003F37EF"/>
    <w:rsid w:val="003F3CED"/>
    <w:rsid w:val="003F3D39"/>
    <w:rsid w:val="003F4328"/>
    <w:rsid w:val="003F4AEB"/>
    <w:rsid w:val="003F5A7F"/>
    <w:rsid w:val="003F6676"/>
    <w:rsid w:val="004012F5"/>
    <w:rsid w:val="00401548"/>
    <w:rsid w:val="00401E23"/>
    <w:rsid w:val="00405911"/>
    <w:rsid w:val="004072E0"/>
    <w:rsid w:val="00407834"/>
    <w:rsid w:val="00410E9B"/>
    <w:rsid w:val="0041169A"/>
    <w:rsid w:val="00411A2A"/>
    <w:rsid w:val="00411C1D"/>
    <w:rsid w:val="00412B15"/>
    <w:rsid w:val="00413B44"/>
    <w:rsid w:val="00416103"/>
    <w:rsid w:val="00416600"/>
    <w:rsid w:val="004168B7"/>
    <w:rsid w:val="0042122E"/>
    <w:rsid w:val="004216C2"/>
    <w:rsid w:val="00422AC8"/>
    <w:rsid w:val="004238B5"/>
    <w:rsid w:val="004277BB"/>
    <w:rsid w:val="00432021"/>
    <w:rsid w:val="00432C25"/>
    <w:rsid w:val="00435C01"/>
    <w:rsid w:val="00436C90"/>
    <w:rsid w:val="00437ABD"/>
    <w:rsid w:val="00441F19"/>
    <w:rsid w:val="004440D8"/>
    <w:rsid w:val="004442DE"/>
    <w:rsid w:val="00444DEF"/>
    <w:rsid w:val="00445004"/>
    <w:rsid w:val="004479E2"/>
    <w:rsid w:val="00450B02"/>
    <w:rsid w:val="00450B0D"/>
    <w:rsid w:val="004512AD"/>
    <w:rsid w:val="00452D81"/>
    <w:rsid w:val="004549B5"/>
    <w:rsid w:val="00454CCF"/>
    <w:rsid w:val="00465F92"/>
    <w:rsid w:val="00466B7F"/>
    <w:rsid w:val="00466B91"/>
    <w:rsid w:val="00467532"/>
    <w:rsid w:val="00471332"/>
    <w:rsid w:val="00472A2C"/>
    <w:rsid w:val="00473F15"/>
    <w:rsid w:val="00480C21"/>
    <w:rsid w:val="0048184D"/>
    <w:rsid w:val="00483742"/>
    <w:rsid w:val="00483F39"/>
    <w:rsid w:val="0048407B"/>
    <w:rsid w:val="004847FB"/>
    <w:rsid w:val="0048698F"/>
    <w:rsid w:val="00494118"/>
    <w:rsid w:val="00496C1E"/>
    <w:rsid w:val="00496D8A"/>
    <w:rsid w:val="00497B4B"/>
    <w:rsid w:val="004A13CD"/>
    <w:rsid w:val="004A3257"/>
    <w:rsid w:val="004A6D8D"/>
    <w:rsid w:val="004B04B0"/>
    <w:rsid w:val="004B36BB"/>
    <w:rsid w:val="004B38E7"/>
    <w:rsid w:val="004B50BE"/>
    <w:rsid w:val="004B6E29"/>
    <w:rsid w:val="004B7ABB"/>
    <w:rsid w:val="004C0F80"/>
    <w:rsid w:val="004C2A5C"/>
    <w:rsid w:val="004C6044"/>
    <w:rsid w:val="004C69B6"/>
    <w:rsid w:val="004D0B6D"/>
    <w:rsid w:val="004D1B10"/>
    <w:rsid w:val="004D4829"/>
    <w:rsid w:val="004D5B59"/>
    <w:rsid w:val="004E0275"/>
    <w:rsid w:val="004E0670"/>
    <w:rsid w:val="004F2EAE"/>
    <w:rsid w:val="004F3268"/>
    <w:rsid w:val="004F57D0"/>
    <w:rsid w:val="004F7C82"/>
    <w:rsid w:val="004F7F43"/>
    <w:rsid w:val="0050312C"/>
    <w:rsid w:val="005034EA"/>
    <w:rsid w:val="00504A89"/>
    <w:rsid w:val="00505A46"/>
    <w:rsid w:val="005077BE"/>
    <w:rsid w:val="00511406"/>
    <w:rsid w:val="00511A2C"/>
    <w:rsid w:val="005200C8"/>
    <w:rsid w:val="00520A74"/>
    <w:rsid w:val="005212A7"/>
    <w:rsid w:val="0052262B"/>
    <w:rsid w:val="00523EDD"/>
    <w:rsid w:val="0052406D"/>
    <w:rsid w:val="00531EEA"/>
    <w:rsid w:val="005321B2"/>
    <w:rsid w:val="0053481D"/>
    <w:rsid w:val="00534AC4"/>
    <w:rsid w:val="00534DFB"/>
    <w:rsid w:val="00535377"/>
    <w:rsid w:val="0054053F"/>
    <w:rsid w:val="0054090F"/>
    <w:rsid w:val="005419E9"/>
    <w:rsid w:val="0054220C"/>
    <w:rsid w:val="0054661C"/>
    <w:rsid w:val="0055035E"/>
    <w:rsid w:val="005520E1"/>
    <w:rsid w:val="005552A6"/>
    <w:rsid w:val="00555FD4"/>
    <w:rsid w:val="005564FB"/>
    <w:rsid w:val="00557CB1"/>
    <w:rsid w:val="00557F71"/>
    <w:rsid w:val="005603AA"/>
    <w:rsid w:val="00561E9F"/>
    <w:rsid w:val="00564534"/>
    <w:rsid w:val="0056474D"/>
    <w:rsid w:val="00564A28"/>
    <w:rsid w:val="00564C3F"/>
    <w:rsid w:val="00564EF9"/>
    <w:rsid w:val="00565F5E"/>
    <w:rsid w:val="00566DF4"/>
    <w:rsid w:val="0057041F"/>
    <w:rsid w:val="00571508"/>
    <w:rsid w:val="00571CCA"/>
    <w:rsid w:val="00575315"/>
    <w:rsid w:val="00576BF4"/>
    <w:rsid w:val="005774A3"/>
    <w:rsid w:val="00577555"/>
    <w:rsid w:val="005832E8"/>
    <w:rsid w:val="00584200"/>
    <w:rsid w:val="00585FB2"/>
    <w:rsid w:val="005864B3"/>
    <w:rsid w:val="005912CA"/>
    <w:rsid w:val="00593028"/>
    <w:rsid w:val="005951C8"/>
    <w:rsid w:val="00595D78"/>
    <w:rsid w:val="00597A14"/>
    <w:rsid w:val="005A45EA"/>
    <w:rsid w:val="005B088D"/>
    <w:rsid w:val="005B1DD1"/>
    <w:rsid w:val="005B3EC0"/>
    <w:rsid w:val="005B46AA"/>
    <w:rsid w:val="005B6ADB"/>
    <w:rsid w:val="005C1B9B"/>
    <w:rsid w:val="005C22F0"/>
    <w:rsid w:val="005C3242"/>
    <w:rsid w:val="005C389E"/>
    <w:rsid w:val="005C4A12"/>
    <w:rsid w:val="005C4BBF"/>
    <w:rsid w:val="005C506B"/>
    <w:rsid w:val="005C7BB3"/>
    <w:rsid w:val="005C7E1B"/>
    <w:rsid w:val="005E2131"/>
    <w:rsid w:val="005E26B2"/>
    <w:rsid w:val="005E2CFE"/>
    <w:rsid w:val="005E3269"/>
    <w:rsid w:val="005E37A8"/>
    <w:rsid w:val="005E4ECC"/>
    <w:rsid w:val="005E50A9"/>
    <w:rsid w:val="005E5F36"/>
    <w:rsid w:val="005E69FC"/>
    <w:rsid w:val="005F171F"/>
    <w:rsid w:val="005F3B34"/>
    <w:rsid w:val="005F53DE"/>
    <w:rsid w:val="005F5B35"/>
    <w:rsid w:val="005F65EF"/>
    <w:rsid w:val="005F7577"/>
    <w:rsid w:val="005F78E1"/>
    <w:rsid w:val="0060191C"/>
    <w:rsid w:val="00601BF0"/>
    <w:rsid w:val="00602797"/>
    <w:rsid w:val="0060433D"/>
    <w:rsid w:val="006050D1"/>
    <w:rsid w:val="0060760D"/>
    <w:rsid w:val="0060766D"/>
    <w:rsid w:val="00607AB6"/>
    <w:rsid w:val="0061030F"/>
    <w:rsid w:val="0061040D"/>
    <w:rsid w:val="006106CB"/>
    <w:rsid w:val="00611AF6"/>
    <w:rsid w:val="00612112"/>
    <w:rsid w:val="00612936"/>
    <w:rsid w:val="00613271"/>
    <w:rsid w:val="006136CC"/>
    <w:rsid w:val="0061554E"/>
    <w:rsid w:val="00616268"/>
    <w:rsid w:val="006166B2"/>
    <w:rsid w:val="0062312A"/>
    <w:rsid w:val="00624E3D"/>
    <w:rsid w:val="00625D93"/>
    <w:rsid w:val="006267E8"/>
    <w:rsid w:val="006347C1"/>
    <w:rsid w:val="00634EE2"/>
    <w:rsid w:val="00635A33"/>
    <w:rsid w:val="006408EA"/>
    <w:rsid w:val="00640BDF"/>
    <w:rsid w:val="0064186C"/>
    <w:rsid w:val="00644B9E"/>
    <w:rsid w:val="00644CC7"/>
    <w:rsid w:val="00644F4B"/>
    <w:rsid w:val="00645C16"/>
    <w:rsid w:val="00646233"/>
    <w:rsid w:val="006466BE"/>
    <w:rsid w:val="006479CC"/>
    <w:rsid w:val="006504FD"/>
    <w:rsid w:val="00651A58"/>
    <w:rsid w:val="00656CBC"/>
    <w:rsid w:val="006607A8"/>
    <w:rsid w:val="006701DF"/>
    <w:rsid w:val="00670D9E"/>
    <w:rsid w:val="00671EB1"/>
    <w:rsid w:val="006726B0"/>
    <w:rsid w:val="00672EE4"/>
    <w:rsid w:val="00673A95"/>
    <w:rsid w:val="00680BE9"/>
    <w:rsid w:val="00680C8E"/>
    <w:rsid w:val="0068333E"/>
    <w:rsid w:val="00683E6B"/>
    <w:rsid w:val="006854BC"/>
    <w:rsid w:val="006858E1"/>
    <w:rsid w:val="00685ACA"/>
    <w:rsid w:val="0068752F"/>
    <w:rsid w:val="00693E77"/>
    <w:rsid w:val="00695692"/>
    <w:rsid w:val="006960C8"/>
    <w:rsid w:val="006A0268"/>
    <w:rsid w:val="006A091A"/>
    <w:rsid w:val="006A1163"/>
    <w:rsid w:val="006A1FFB"/>
    <w:rsid w:val="006A23F2"/>
    <w:rsid w:val="006A2534"/>
    <w:rsid w:val="006A3FD5"/>
    <w:rsid w:val="006A4092"/>
    <w:rsid w:val="006A65D3"/>
    <w:rsid w:val="006A6D40"/>
    <w:rsid w:val="006A7366"/>
    <w:rsid w:val="006A79A8"/>
    <w:rsid w:val="006A7AC6"/>
    <w:rsid w:val="006B2CB9"/>
    <w:rsid w:val="006B30E6"/>
    <w:rsid w:val="006B331E"/>
    <w:rsid w:val="006B4C09"/>
    <w:rsid w:val="006B5DB5"/>
    <w:rsid w:val="006B5F05"/>
    <w:rsid w:val="006B61AB"/>
    <w:rsid w:val="006B7035"/>
    <w:rsid w:val="006B760F"/>
    <w:rsid w:val="006C026A"/>
    <w:rsid w:val="006C58BC"/>
    <w:rsid w:val="006C6CAA"/>
    <w:rsid w:val="006C7198"/>
    <w:rsid w:val="006C7349"/>
    <w:rsid w:val="006C757D"/>
    <w:rsid w:val="006C7D71"/>
    <w:rsid w:val="006D12A1"/>
    <w:rsid w:val="006D246B"/>
    <w:rsid w:val="006D4076"/>
    <w:rsid w:val="006D4732"/>
    <w:rsid w:val="006D4A34"/>
    <w:rsid w:val="006D5032"/>
    <w:rsid w:val="006D6552"/>
    <w:rsid w:val="006E07C8"/>
    <w:rsid w:val="006E10D3"/>
    <w:rsid w:val="006E1100"/>
    <w:rsid w:val="006E4B2F"/>
    <w:rsid w:val="006E52A3"/>
    <w:rsid w:val="006E6CCF"/>
    <w:rsid w:val="006E788B"/>
    <w:rsid w:val="006F0AAE"/>
    <w:rsid w:val="006F19B1"/>
    <w:rsid w:val="006F1A4A"/>
    <w:rsid w:val="006F2599"/>
    <w:rsid w:val="006F3D7C"/>
    <w:rsid w:val="006F5786"/>
    <w:rsid w:val="007024A6"/>
    <w:rsid w:val="00702ABC"/>
    <w:rsid w:val="00703156"/>
    <w:rsid w:val="00703C7A"/>
    <w:rsid w:val="007047D1"/>
    <w:rsid w:val="007063C1"/>
    <w:rsid w:val="007070EA"/>
    <w:rsid w:val="0070732C"/>
    <w:rsid w:val="00707364"/>
    <w:rsid w:val="00707720"/>
    <w:rsid w:val="00715319"/>
    <w:rsid w:val="00715D9D"/>
    <w:rsid w:val="007201A1"/>
    <w:rsid w:val="007202AB"/>
    <w:rsid w:val="007214C6"/>
    <w:rsid w:val="0072185B"/>
    <w:rsid w:val="00724372"/>
    <w:rsid w:val="00731285"/>
    <w:rsid w:val="007318CA"/>
    <w:rsid w:val="00732044"/>
    <w:rsid w:val="007320B0"/>
    <w:rsid w:val="0073234B"/>
    <w:rsid w:val="00732968"/>
    <w:rsid w:val="007330C3"/>
    <w:rsid w:val="00735FDA"/>
    <w:rsid w:val="00740671"/>
    <w:rsid w:val="00740AA0"/>
    <w:rsid w:val="00741BEF"/>
    <w:rsid w:val="00745B62"/>
    <w:rsid w:val="0074690D"/>
    <w:rsid w:val="00746C93"/>
    <w:rsid w:val="007471F0"/>
    <w:rsid w:val="00747EB8"/>
    <w:rsid w:val="00747EC0"/>
    <w:rsid w:val="00754A22"/>
    <w:rsid w:val="00757D64"/>
    <w:rsid w:val="00760431"/>
    <w:rsid w:val="00761077"/>
    <w:rsid w:val="0076356C"/>
    <w:rsid w:val="0076459B"/>
    <w:rsid w:val="0076589B"/>
    <w:rsid w:val="007659B8"/>
    <w:rsid w:val="00765C70"/>
    <w:rsid w:val="00767B7D"/>
    <w:rsid w:val="00771F5A"/>
    <w:rsid w:val="00773835"/>
    <w:rsid w:val="00774A89"/>
    <w:rsid w:val="00774DFF"/>
    <w:rsid w:val="00776625"/>
    <w:rsid w:val="00776A72"/>
    <w:rsid w:val="00776A8C"/>
    <w:rsid w:val="00777233"/>
    <w:rsid w:val="007772B9"/>
    <w:rsid w:val="0077789C"/>
    <w:rsid w:val="00780590"/>
    <w:rsid w:val="00780B52"/>
    <w:rsid w:val="00782CE1"/>
    <w:rsid w:val="00783687"/>
    <w:rsid w:val="0078454A"/>
    <w:rsid w:val="00785730"/>
    <w:rsid w:val="00787E7E"/>
    <w:rsid w:val="00790FD8"/>
    <w:rsid w:val="00791DF5"/>
    <w:rsid w:val="00796563"/>
    <w:rsid w:val="00797EB0"/>
    <w:rsid w:val="007A0E8B"/>
    <w:rsid w:val="007A1948"/>
    <w:rsid w:val="007A2534"/>
    <w:rsid w:val="007A29AE"/>
    <w:rsid w:val="007A2A10"/>
    <w:rsid w:val="007A506E"/>
    <w:rsid w:val="007A64BF"/>
    <w:rsid w:val="007A6574"/>
    <w:rsid w:val="007A71CB"/>
    <w:rsid w:val="007B446B"/>
    <w:rsid w:val="007B5966"/>
    <w:rsid w:val="007B6502"/>
    <w:rsid w:val="007B7AB3"/>
    <w:rsid w:val="007C02E7"/>
    <w:rsid w:val="007C10E9"/>
    <w:rsid w:val="007C2201"/>
    <w:rsid w:val="007C3432"/>
    <w:rsid w:val="007C45AC"/>
    <w:rsid w:val="007C4FF2"/>
    <w:rsid w:val="007C71D9"/>
    <w:rsid w:val="007D06B6"/>
    <w:rsid w:val="007D0C53"/>
    <w:rsid w:val="007D14C9"/>
    <w:rsid w:val="007D1EBD"/>
    <w:rsid w:val="007D1EC2"/>
    <w:rsid w:val="007D1FB9"/>
    <w:rsid w:val="007D20D5"/>
    <w:rsid w:val="007D2666"/>
    <w:rsid w:val="007D2818"/>
    <w:rsid w:val="007D2ED6"/>
    <w:rsid w:val="007D3C12"/>
    <w:rsid w:val="007D54D3"/>
    <w:rsid w:val="007D61D7"/>
    <w:rsid w:val="007D6693"/>
    <w:rsid w:val="007D7816"/>
    <w:rsid w:val="007E0893"/>
    <w:rsid w:val="007E20C9"/>
    <w:rsid w:val="007E33DD"/>
    <w:rsid w:val="007F03D0"/>
    <w:rsid w:val="007F08D9"/>
    <w:rsid w:val="007F0CE9"/>
    <w:rsid w:val="007F0FB1"/>
    <w:rsid w:val="007F16CB"/>
    <w:rsid w:val="007F2738"/>
    <w:rsid w:val="007F2994"/>
    <w:rsid w:val="007F5F40"/>
    <w:rsid w:val="00802552"/>
    <w:rsid w:val="00802740"/>
    <w:rsid w:val="0080314F"/>
    <w:rsid w:val="0080359F"/>
    <w:rsid w:val="00804C03"/>
    <w:rsid w:val="00805737"/>
    <w:rsid w:val="00806DDB"/>
    <w:rsid w:val="008104CE"/>
    <w:rsid w:val="0081174A"/>
    <w:rsid w:val="00813549"/>
    <w:rsid w:val="00816478"/>
    <w:rsid w:val="0081663E"/>
    <w:rsid w:val="00817CD0"/>
    <w:rsid w:val="008217F7"/>
    <w:rsid w:val="0082298C"/>
    <w:rsid w:val="00822FCC"/>
    <w:rsid w:val="00823550"/>
    <w:rsid w:val="00823A9D"/>
    <w:rsid w:val="00824A34"/>
    <w:rsid w:val="008254FF"/>
    <w:rsid w:val="00825852"/>
    <w:rsid w:val="00826960"/>
    <w:rsid w:val="00830A54"/>
    <w:rsid w:val="00830ACC"/>
    <w:rsid w:val="008353FC"/>
    <w:rsid w:val="00835669"/>
    <w:rsid w:val="00835E15"/>
    <w:rsid w:val="008367FB"/>
    <w:rsid w:val="008369F8"/>
    <w:rsid w:val="00840086"/>
    <w:rsid w:val="008403A6"/>
    <w:rsid w:val="00841E98"/>
    <w:rsid w:val="00842769"/>
    <w:rsid w:val="00842963"/>
    <w:rsid w:val="008447DD"/>
    <w:rsid w:val="00844C75"/>
    <w:rsid w:val="00845CBE"/>
    <w:rsid w:val="00847C10"/>
    <w:rsid w:val="00853196"/>
    <w:rsid w:val="00854F3A"/>
    <w:rsid w:val="00856426"/>
    <w:rsid w:val="0085747F"/>
    <w:rsid w:val="00860896"/>
    <w:rsid w:val="00860971"/>
    <w:rsid w:val="00860D50"/>
    <w:rsid w:val="00860FD9"/>
    <w:rsid w:val="00862032"/>
    <w:rsid w:val="00863FFC"/>
    <w:rsid w:val="00864099"/>
    <w:rsid w:val="008661ED"/>
    <w:rsid w:val="008665D8"/>
    <w:rsid w:val="0087027F"/>
    <w:rsid w:val="0087114F"/>
    <w:rsid w:val="008725F8"/>
    <w:rsid w:val="00872D8A"/>
    <w:rsid w:val="0087447D"/>
    <w:rsid w:val="00880ACB"/>
    <w:rsid w:val="00880BE6"/>
    <w:rsid w:val="00881BB3"/>
    <w:rsid w:val="008830DF"/>
    <w:rsid w:val="00883D4A"/>
    <w:rsid w:val="0088456C"/>
    <w:rsid w:val="0088582C"/>
    <w:rsid w:val="00886ABB"/>
    <w:rsid w:val="00886C7A"/>
    <w:rsid w:val="008907B9"/>
    <w:rsid w:val="00891815"/>
    <w:rsid w:val="008927EF"/>
    <w:rsid w:val="00892DD8"/>
    <w:rsid w:val="00893E25"/>
    <w:rsid w:val="00895F27"/>
    <w:rsid w:val="00896B3C"/>
    <w:rsid w:val="00897EF0"/>
    <w:rsid w:val="008A0271"/>
    <w:rsid w:val="008A2471"/>
    <w:rsid w:val="008A3EAC"/>
    <w:rsid w:val="008A413A"/>
    <w:rsid w:val="008A7F2E"/>
    <w:rsid w:val="008B2502"/>
    <w:rsid w:val="008B28D2"/>
    <w:rsid w:val="008B35C3"/>
    <w:rsid w:val="008B57E1"/>
    <w:rsid w:val="008B65C4"/>
    <w:rsid w:val="008B691A"/>
    <w:rsid w:val="008B695F"/>
    <w:rsid w:val="008B7D42"/>
    <w:rsid w:val="008B7F6D"/>
    <w:rsid w:val="008C3DAA"/>
    <w:rsid w:val="008C3EA8"/>
    <w:rsid w:val="008C43D0"/>
    <w:rsid w:val="008C607A"/>
    <w:rsid w:val="008C6B3D"/>
    <w:rsid w:val="008D0988"/>
    <w:rsid w:val="008D0A89"/>
    <w:rsid w:val="008D143E"/>
    <w:rsid w:val="008D30AB"/>
    <w:rsid w:val="008D41A5"/>
    <w:rsid w:val="008D5068"/>
    <w:rsid w:val="008D52D1"/>
    <w:rsid w:val="008D6301"/>
    <w:rsid w:val="008D70E2"/>
    <w:rsid w:val="008D7A8B"/>
    <w:rsid w:val="008E1769"/>
    <w:rsid w:val="008E2AD0"/>
    <w:rsid w:val="008E352E"/>
    <w:rsid w:val="008E4EB1"/>
    <w:rsid w:val="008E5550"/>
    <w:rsid w:val="008E750B"/>
    <w:rsid w:val="008F15B9"/>
    <w:rsid w:val="008F2996"/>
    <w:rsid w:val="008F2A18"/>
    <w:rsid w:val="008F4BC8"/>
    <w:rsid w:val="008F5962"/>
    <w:rsid w:val="00900C4A"/>
    <w:rsid w:val="00901657"/>
    <w:rsid w:val="009022C9"/>
    <w:rsid w:val="00903146"/>
    <w:rsid w:val="009068BB"/>
    <w:rsid w:val="00910A18"/>
    <w:rsid w:val="00910E03"/>
    <w:rsid w:val="009119C0"/>
    <w:rsid w:val="00913296"/>
    <w:rsid w:val="00913BA1"/>
    <w:rsid w:val="00913D34"/>
    <w:rsid w:val="009150B5"/>
    <w:rsid w:val="00915A84"/>
    <w:rsid w:val="00917D0A"/>
    <w:rsid w:val="00920265"/>
    <w:rsid w:val="00920EB2"/>
    <w:rsid w:val="009212CF"/>
    <w:rsid w:val="00921442"/>
    <w:rsid w:val="00923378"/>
    <w:rsid w:val="00923D0B"/>
    <w:rsid w:val="00923E62"/>
    <w:rsid w:val="00925003"/>
    <w:rsid w:val="0092576B"/>
    <w:rsid w:val="00930903"/>
    <w:rsid w:val="00930995"/>
    <w:rsid w:val="00931AF5"/>
    <w:rsid w:val="009323DB"/>
    <w:rsid w:val="00932BB6"/>
    <w:rsid w:val="00932C16"/>
    <w:rsid w:val="0093403C"/>
    <w:rsid w:val="009362FB"/>
    <w:rsid w:val="0093633D"/>
    <w:rsid w:val="00936D1E"/>
    <w:rsid w:val="0094003E"/>
    <w:rsid w:val="009404FE"/>
    <w:rsid w:val="009409ED"/>
    <w:rsid w:val="00941F52"/>
    <w:rsid w:val="00943E9D"/>
    <w:rsid w:val="00944059"/>
    <w:rsid w:val="00944111"/>
    <w:rsid w:val="00945114"/>
    <w:rsid w:val="00945706"/>
    <w:rsid w:val="00947207"/>
    <w:rsid w:val="00953D32"/>
    <w:rsid w:val="00954CC8"/>
    <w:rsid w:val="00960942"/>
    <w:rsid w:val="00960A3A"/>
    <w:rsid w:val="00961BD6"/>
    <w:rsid w:val="00961D95"/>
    <w:rsid w:val="009622D8"/>
    <w:rsid w:val="0096413E"/>
    <w:rsid w:val="00964540"/>
    <w:rsid w:val="00964850"/>
    <w:rsid w:val="009664D9"/>
    <w:rsid w:val="009664E2"/>
    <w:rsid w:val="009675BE"/>
    <w:rsid w:val="00970E5A"/>
    <w:rsid w:val="009710B4"/>
    <w:rsid w:val="0097155A"/>
    <w:rsid w:val="009754F6"/>
    <w:rsid w:val="00976789"/>
    <w:rsid w:val="00976B3E"/>
    <w:rsid w:val="00977A7B"/>
    <w:rsid w:val="00980BE5"/>
    <w:rsid w:val="009828D9"/>
    <w:rsid w:val="00983266"/>
    <w:rsid w:val="00984D0A"/>
    <w:rsid w:val="00986687"/>
    <w:rsid w:val="00986896"/>
    <w:rsid w:val="009903FF"/>
    <w:rsid w:val="0099235C"/>
    <w:rsid w:val="00993A4A"/>
    <w:rsid w:val="009A0214"/>
    <w:rsid w:val="009A0DB4"/>
    <w:rsid w:val="009A3454"/>
    <w:rsid w:val="009A3FB4"/>
    <w:rsid w:val="009A4BB1"/>
    <w:rsid w:val="009A7F33"/>
    <w:rsid w:val="009B1688"/>
    <w:rsid w:val="009B2094"/>
    <w:rsid w:val="009B3254"/>
    <w:rsid w:val="009B5671"/>
    <w:rsid w:val="009B5931"/>
    <w:rsid w:val="009C07D8"/>
    <w:rsid w:val="009C185A"/>
    <w:rsid w:val="009C33B3"/>
    <w:rsid w:val="009C5548"/>
    <w:rsid w:val="009D1A06"/>
    <w:rsid w:val="009D65FE"/>
    <w:rsid w:val="009E11B6"/>
    <w:rsid w:val="009E1AF5"/>
    <w:rsid w:val="009E34A4"/>
    <w:rsid w:val="009F0192"/>
    <w:rsid w:val="009F0B66"/>
    <w:rsid w:val="009F1024"/>
    <w:rsid w:val="009F1AF7"/>
    <w:rsid w:val="009F266D"/>
    <w:rsid w:val="009F2672"/>
    <w:rsid w:val="009F2C9F"/>
    <w:rsid w:val="009F36C7"/>
    <w:rsid w:val="009F719A"/>
    <w:rsid w:val="009F7D23"/>
    <w:rsid w:val="00A01888"/>
    <w:rsid w:val="00A01F40"/>
    <w:rsid w:val="00A025AE"/>
    <w:rsid w:val="00A05581"/>
    <w:rsid w:val="00A06098"/>
    <w:rsid w:val="00A07B7F"/>
    <w:rsid w:val="00A07CD3"/>
    <w:rsid w:val="00A107DC"/>
    <w:rsid w:val="00A11EAF"/>
    <w:rsid w:val="00A13F3D"/>
    <w:rsid w:val="00A14C00"/>
    <w:rsid w:val="00A163C8"/>
    <w:rsid w:val="00A17724"/>
    <w:rsid w:val="00A17DF1"/>
    <w:rsid w:val="00A203B0"/>
    <w:rsid w:val="00A20F2D"/>
    <w:rsid w:val="00A21EB4"/>
    <w:rsid w:val="00A22874"/>
    <w:rsid w:val="00A230FE"/>
    <w:rsid w:val="00A23423"/>
    <w:rsid w:val="00A23A87"/>
    <w:rsid w:val="00A23C26"/>
    <w:rsid w:val="00A24B02"/>
    <w:rsid w:val="00A252F1"/>
    <w:rsid w:val="00A25AA3"/>
    <w:rsid w:val="00A271EB"/>
    <w:rsid w:val="00A303F3"/>
    <w:rsid w:val="00A32DB1"/>
    <w:rsid w:val="00A33610"/>
    <w:rsid w:val="00A33F76"/>
    <w:rsid w:val="00A340AE"/>
    <w:rsid w:val="00A34E60"/>
    <w:rsid w:val="00A3718F"/>
    <w:rsid w:val="00A37D49"/>
    <w:rsid w:val="00A37D79"/>
    <w:rsid w:val="00A40994"/>
    <w:rsid w:val="00A41032"/>
    <w:rsid w:val="00A43D2D"/>
    <w:rsid w:val="00A4675A"/>
    <w:rsid w:val="00A46EE5"/>
    <w:rsid w:val="00A5167D"/>
    <w:rsid w:val="00A52BA9"/>
    <w:rsid w:val="00A530D2"/>
    <w:rsid w:val="00A53948"/>
    <w:rsid w:val="00A5429D"/>
    <w:rsid w:val="00A55001"/>
    <w:rsid w:val="00A55BEF"/>
    <w:rsid w:val="00A56A96"/>
    <w:rsid w:val="00A56B75"/>
    <w:rsid w:val="00A60C00"/>
    <w:rsid w:val="00A62AB1"/>
    <w:rsid w:val="00A62FBA"/>
    <w:rsid w:val="00A6388A"/>
    <w:rsid w:val="00A63B69"/>
    <w:rsid w:val="00A6433B"/>
    <w:rsid w:val="00A64404"/>
    <w:rsid w:val="00A64E05"/>
    <w:rsid w:val="00A65454"/>
    <w:rsid w:val="00A664FF"/>
    <w:rsid w:val="00A70CA3"/>
    <w:rsid w:val="00A73C57"/>
    <w:rsid w:val="00A74BF7"/>
    <w:rsid w:val="00A75D05"/>
    <w:rsid w:val="00A75F7E"/>
    <w:rsid w:val="00A7770D"/>
    <w:rsid w:val="00A77881"/>
    <w:rsid w:val="00A80957"/>
    <w:rsid w:val="00A80C0E"/>
    <w:rsid w:val="00A82EB4"/>
    <w:rsid w:val="00A83A16"/>
    <w:rsid w:val="00A83A7F"/>
    <w:rsid w:val="00A83B6B"/>
    <w:rsid w:val="00A862A1"/>
    <w:rsid w:val="00A86A7D"/>
    <w:rsid w:val="00A879ED"/>
    <w:rsid w:val="00A934F9"/>
    <w:rsid w:val="00A943AE"/>
    <w:rsid w:val="00A94F1E"/>
    <w:rsid w:val="00A9599A"/>
    <w:rsid w:val="00A97D2F"/>
    <w:rsid w:val="00AA2755"/>
    <w:rsid w:val="00AA2880"/>
    <w:rsid w:val="00AA4698"/>
    <w:rsid w:val="00AB19AA"/>
    <w:rsid w:val="00AB2097"/>
    <w:rsid w:val="00AB33F4"/>
    <w:rsid w:val="00AB3BF9"/>
    <w:rsid w:val="00AB54E2"/>
    <w:rsid w:val="00AB5529"/>
    <w:rsid w:val="00AB5F98"/>
    <w:rsid w:val="00AB696A"/>
    <w:rsid w:val="00AB6EAC"/>
    <w:rsid w:val="00AB721E"/>
    <w:rsid w:val="00AB742B"/>
    <w:rsid w:val="00AC1DB4"/>
    <w:rsid w:val="00AC2318"/>
    <w:rsid w:val="00AC56BA"/>
    <w:rsid w:val="00AC6B7C"/>
    <w:rsid w:val="00AD032A"/>
    <w:rsid w:val="00AD48FD"/>
    <w:rsid w:val="00AD5F19"/>
    <w:rsid w:val="00AE03F8"/>
    <w:rsid w:val="00AE2688"/>
    <w:rsid w:val="00AE3903"/>
    <w:rsid w:val="00AE45EC"/>
    <w:rsid w:val="00AE5D63"/>
    <w:rsid w:val="00AE6A72"/>
    <w:rsid w:val="00AE6F9B"/>
    <w:rsid w:val="00AE70F3"/>
    <w:rsid w:val="00AE7415"/>
    <w:rsid w:val="00AE752A"/>
    <w:rsid w:val="00AF29AE"/>
    <w:rsid w:val="00AF2E7E"/>
    <w:rsid w:val="00AF3B77"/>
    <w:rsid w:val="00AF4984"/>
    <w:rsid w:val="00AF5E01"/>
    <w:rsid w:val="00AF7479"/>
    <w:rsid w:val="00B01CBA"/>
    <w:rsid w:val="00B02141"/>
    <w:rsid w:val="00B02EB0"/>
    <w:rsid w:val="00B02F54"/>
    <w:rsid w:val="00B03A74"/>
    <w:rsid w:val="00B0503B"/>
    <w:rsid w:val="00B05B2F"/>
    <w:rsid w:val="00B07110"/>
    <w:rsid w:val="00B1189B"/>
    <w:rsid w:val="00B11C2C"/>
    <w:rsid w:val="00B12933"/>
    <w:rsid w:val="00B131E2"/>
    <w:rsid w:val="00B13B7A"/>
    <w:rsid w:val="00B14047"/>
    <w:rsid w:val="00B15390"/>
    <w:rsid w:val="00B1657E"/>
    <w:rsid w:val="00B165B2"/>
    <w:rsid w:val="00B203FF"/>
    <w:rsid w:val="00B2217B"/>
    <w:rsid w:val="00B2723E"/>
    <w:rsid w:val="00B30057"/>
    <w:rsid w:val="00B302D6"/>
    <w:rsid w:val="00B319A0"/>
    <w:rsid w:val="00B32C83"/>
    <w:rsid w:val="00B331A4"/>
    <w:rsid w:val="00B34BA4"/>
    <w:rsid w:val="00B35065"/>
    <w:rsid w:val="00B35732"/>
    <w:rsid w:val="00B35F73"/>
    <w:rsid w:val="00B3679C"/>
    <w:rsid w:val="00B376CA"/>
    <w:rsid w:val="00B37740"/>
    <w:rsid w:val="00B410EE"/>
    <w:rsid w:val="00B42A26"/>
    <w:rsid w:val="00B43B57"/>
    <w:rsid w:val="00B4412E"/>
    <w:rsid w:val="00B44334"/>
    <w:rsid w:val="00B44739"/>
    <w:rsid w:val="00B44E2C"/>
    <w:rsid w:val="00B461E3"/>
    <w:rsid w:val="00B4629D"/>
    <w:rsid w:val="00B47E30"/>
    <w:rsid w:val="00B52050"/>
    <w:rsid w:val="00B5219D"/>
    <w:rsid w:val="00B5243E"/>
    <w:rsid w:val="00B5352B"/>
    <w:rsid w:val="00B53AEA"/>
    <w:rsid w:val="00B57298"/>
    <w:rsid w:val="00B6189E"/>
    <w:rsid w:val="00B63B53"/>
    <w:rsid w:val="00B654F4"/>
    <w:rsid w:val="00B66269"/>
    <w:rsid w:val="00B677C3"/>
    <w:rsid w:val="00B67B49"/>
    <w:rsid w:val="00B73069"/>
    <w:rsid w:val="00B73286"/>
    <w:rsid w:val="00B736E1"/>
    <w:rsid w:val="00B748DD"/>
    <w:rsid w:val="00B75B08"/>
    <w:rsid w:val="00B772F9"/>
    <w:rsid w:val="00B825EF"/>
    <w:rsid w:val="00B85F67"/>
    <w:rsid w:val="00B87DA5"/>
    <w:rsid w:val="00B90351"/>
    <w:rsid w:val="00B908C9"/>
    <w:rsid w:val="00B9324F"/>
    <w:rsid w:val="00B93FE2"/>
    <w:rsid w:val="00B95773"/>
    <w:rsid w:val="00B967A0"/>
    <w:rsid w:val="00B96A1B"/>
    <w:rsid w:val="00B9759A"/>
    <w:rsid w:val="00B97D5B"/>
    <w:rsid w:val="00BA0842"/>
    <w:rsid w:val="00BA1FC9"/>
    <w:rsid w:val="00BA2355"/>
    <w:rsid w:val="00BA24F7"/>
    <w:rsid w:val="00BA2EE8"/>
    <w:rsid w:val="00BA56D7"/>
    <w:rsid w:val="00BA77A6"/>
    <w:rsid w:val="00BA7EA8"/>
    <w:rsid w:val="00BB15CF"/>
    <w:rsid w:val="00BB1C54"/>
    <w:rsid w:val="00BB338F"/>
    <w:rsid w:val="00BB5F79"/>
    <w:rsid w:val="00BB6744"/>
    <w:rsid w:val="00BB7373"/>
    <w:rsid w:val="00BC1594"/>
    <w:rsid w:val="00BC1BF6"/>
    <w:rsid w:val="00BC1BFF"/>
    <w:rsid w:val="00BC2A47"/>
    <w:rsid w:val="00BC2EEA"/>
    <w:rsid w:val="00BC2FAC"/>
    <w:rsid w:val="00BC3157"/>
    <w:rsid w:val="00BC3525"/>
    <w:rsid w:val="00BC381D"/>
    <w:rsid w:val="00BD03F5"/>
    <w:rsid w:val="00BD0C89"/>
    <w:rsid w:val="00BD164E"/>
    <w:rsid w:val="00BD20BA"/>
    <w:rsid w:val="00BD20C8"/>
    <w:rsid w:val="00BD2453"/>
    <w:rsid w:val="00BD53E9"/>
    <w:rsid w:val="00BD6942"/>
    <w:rsid w:val="00BE0731"/>
    <w:rsid w:val="00BE22D0"/>
    <w:rsid w:val="00BE35DE"/>
    <w:rsid w:val="00BE36B5"/>
    <w:rsid w:val="00BE5504"/>
    <w:rsid w:val="00BF1302"/>
    <w:rsid w:val="00BF2D2F"/>
    <w:rsid w:val="00BF2ED6"/>
    <w:rsid w:val="00BF327E"/>
    <w:rsid w:val="00BF632D"/>
    <w:rsid w:val="00BF6B24"/>
    <w:rsid w:val="00BF7DF2"/>
    <w:rsid w:val="00C01266"/>
    <w:rsid w:val="00C01B4D"/>
    <w:rsid w:val="00C02FEC"/>
    <w:rsid w:val="00C106EC"/>
    <w:rsid w:val="00C11FE1"/>
    <w:rsid w:val="00C125BD"/>
    <w:rsid w:val="00C13532"/>
    <w:rsid w:val="00C13E98"/>
    <w:rsid w:val="00C142B2"/>
    <w:rsid w:val="00C142E1"/>
    <w:rsid w:val="00C1656A"/>
    <w:rsid w:val="00C1697F"/>
    <w:rsid w:val="00C17092"/>
    <w:rsid w:val="00C17D8E"/>
    <w:rsid w:val="00C220CF"/>
    <w:rsid w:val="00C231FE"/>
    <w:rsid w:val="00C23CBB"/>
    <w:rsid w:val="00C258B8"/>
    <w:rsid w:val="00C2638C"/>
    <w:rsid w:val="00C2650C"/>
    <w:rsid w:val="00C26F69"/>
    <w:rsid w:val="00C307C8"/>
    <w:rsid w:val="00C337CE"/>
    <w:rsid w:val="00C410E9"/>
    <w:rsid w:val="00C41F3F"/>
    <w:rsid w:val="00C42099"/>
    <w:rsid w:val="00C42CED"/>
    <w:rsid w:val="00C47D9C"/>
    <w:rsid w:val="00C509AF"/>
    <w:rsid w:val="00C50C1D"/>
    <w:rsid w:val="00C521E4"/>
    <w:rsid w:val="00C52B92"/>
    <w:rsid w:val="00C53940"/>
    <w:rsid w:val="00C55A52"/>
    <w:rsid w:val="00C573AF"/>
    <w:rsid w:val="00C573CC"/>
    <w:rsid w:val="00C607AD"/>
    <w:rsid w:val="00C6164B"/>
    <w:rsid w:val="00C619C6"/>
    <w:rsid w:val="00C62045"/>
    <w:rsid w:val="00C6242C"/>
    <w:rsid w:val="00C625E0"/>
    <w:rsid w:val="00C63B8C"/>
    <w:rsid w:val="00C65E47"/>
    <w:rsid w:val="00C71399"/>
    <w:rsid w:val="00C807DB"/>
    <w:rsid w:val="00C833EB"/>
    <w:rsid w:val="00C839FB"/>
    <w:rsid w:val="00C85E6D"/>
    <w:rsid w:val="00C86621"/>
    <w:rsid w:val="00C8683B"/>
    <w:rsid w:val="00C86BE2"/>
    <w:rsid w:val="00C87D9F"/>
    <w:rsid w:val="00C90F5A"/>
    <w:rsid w:val="00C9246F"/>
    <w:rsid w:val="00C92B71"/>
    <w:rsid w:val="00C92C00"/>
    <w:rsid w:val="00C934A0"/>
    <w:rsid w:val="00C94CCC"/>
    <w:rsid w:val="00C952F0"/>
    <w:rsid w:val="00C97107"/>
    <w:rsid w:val="00CA004B"/>
    <w:rsid w:val="00CA06DD"/>
    <w:rsid w:val="00CA17A8"/>
    <w:rsid w:val="00CA1FA1"/>
    <w:rsid w:val="00CA2EEF"/>
    <w:rsid w:val="00CA5A6D"/>
    <w:rsid w:val="00CA7CE6"/>
    <w:rsid w:val="00CB204A"/>
    <w:rsid w:val="00CB2176"/>
    <w:rsid w:val="00CB36DB"/>
    <w:rsid w:val="00CB37A8"/>
    <w:rsid w:val="00CB4061"/>
    <w:rsid w:val="00CB6729"/>
    <w:rsid w:val="00CB6B6E"/>
    <w:rsid w:val="00CC041B"/>
    <w:rsid w:val="00CC1C78"/>
    <w:rsid w:val="00CC2230"/>
    <w:rsid w:val="00CC227A"/>
    <w:rsid w:val="00CC3188"/>
    <w:rsid w:val="00CC3741"/>
    <w:rsid w:val="00CC374D"/>
    <w:rsid w:val="00CC5094"/>
    <w:rsid w:val="00CC53E5"/>
    <w:rsid w:val="00CC57B6"/>
    <w:rsid w:val="00CC7068"/>
    <w:rsid w:val="00CD221C"/>
    <w:rsid w:val="00CD24C2"/>
    <w:rsid w:val="00CD2947"/>
    <w:rsid w:val="00CD3067"/>
    <w:rsid w:val="00CD4A27"/>
    <w:rsid w:val="00CD4BD2"/>
    <w:rsid w:val="00CD5E0B"/>
    <w:rsid w:val="00CD62BD"/>
    <w:rsid w:val="00CD65DA"/>
    <w:rsid w:val="00CD732B"/>
    <w:rsid w:val="00CD7711"/>
    <w:rsid w:val="00CD7B6F"/>
    <w:rsid w:val="00CE0146"/>
    <w:rsid w:val="00CE4173"/>
    <w:rsid w:val="00CE4198"/>
    <w:rsid w:val="00CE5150"/>
    <w:rsid w:val="00CE611A"/>
    <w:rsid w:val="00CF1386"/>
    <w:rsid w:val="00CF25CA"/>
    <w:rsid w:val="00CF29ED"/>
    <w:rsid w:val="00CF302E"/>
    <w:rsid w:val="00CF37C6"/>
    <w:rsid w:val="00CF6A39"/>
    <w:rsid w:val="00CF7DBB"/>
    <w:rsid w:val="00D0027A"/>
    <w:rsid w:val="00D007BC"/>
    <w:rsid w:val="00D01BAF"/>
    <w:rsid w:val="00D02A7E"/>
    <w:rsid w:val="00D036FF"/>
    <w:rsid w:val="00D03BD4"/>
    <w:rsid w:val="00D03FDD"/>
    <w:rsid w:val="00D04E9B"/>
    <w:rsid w:val="00D05369"/>
    <w:rsid w:val="00D059CF"/>
    <w:rsid w:val="00D072F1"/>
    <w:rsid w:val="00D121EA"/>
    <w:rsid w:val="00D13047"/>
    <w:rsid w:val="00D13B21"/>
    <w:rsid w:val="00D144FB"/>
    <w:rsid w:val="00D1533D"/>
    <w:rsid w:val="00D159D5"/>
    <w:rsid w:val="00D15DF5"/>
    <w:rsid w:val="00D17833"/>
    <w:rsid w:val="00D17E0B"/>
    <w:rsid w:val="00D200A6"/>
    <w:rsid w:val="00D202A1"/>
    <w:rsid w:val="00D20625"/>
    <w:rsid w:val="00D21283"/>
    <w:rsid w:val="00D22DA0"/>
    <w:rsid w:val="00D22FE8"/>
    <w:rsid w:val="00D23FEA"/>
    <w:rsid w:val="00D24168"/>
    <w:rsid w:val="00D26F5E"/>
    <w:rsid w:val="00D30E5B"/>
    <w:rsid w:val="00D318F4"/>
    <w:rsid w:val="00D334C4"/>
    <w:rsid w:val="00D33B62"/>
    <w:rsid w:val="00D343C0"/>
    <w:rsid w:val="00D35598"/>
    <w:rsid w:val="00D35F06"/>
    <w:rsid w:val="00D35F8B"/>
    <w:rsid w:val="00D36C36"/>
    <w:rsid w:val="00D415AD"/>
    <w:rsid w:val="00D435D8"/>
    <w:rsid w:val="00D437AA"/>
    <w:rsid w:val="00D441D8"/>
    <w:rsid w:val="00D4496C"/>
    <w:rsid w:val="00D459A0"/>
    <w:rsid w:val="00D45CD6"/>
    <w:rsid w:val="00D46303"/>
    <w:rsid w:val="00D465AA"/>
    <w:rsid w:val="00D469B3"/>
    <w:rsid w:val="00D46B95"/>
    <w:rsid w:val="00D46C8B"/>
    <w:rsid w:val="00D46F57"/>
    <w:rsid w:val="00D501BD"/>
    <w:rsid w:val="00D50F00"/>
    <w:rsid w:val="00D512F1"/>
    <w:rsid w:val="00D525C3"/>
    <w:rsid w:val="00D52E36"/>
    <w:rsid w:val="00D5343C"/>
    <w:rsid w:val="00D539CB"/>
    <w:rsid w:val="00D53D3B"/>
    <w:rsid w:val="00D54842"/>
    <w:rsid w:val="00D60767"/>
    <w:rsid w:val="00D613C4"/>
    <w:rsid w:val="00D617C7"/>
    <w:rsid w:val="00D61F59"/>
    <w:rsid w:val="00D61F60"/>
    <w:rsid w:val="00D62A5F"/>
    <w:rsid w:val="00D641E6"/>
    <w:rsid w:val="00D64386"/>
    <w:rsid w:val="00D647B6"/>
    <w:rsid w:val="00D65360"/>
    <w:rsid w:val="00D70A55"/>
    <w:rsid w:val="00D714E1"/>
    <w:rsid w:val="00D71955"/>
    <w:rsid w:val="00D72785"/>
    <w:rsid w:val="00D73C5C"/>
    <w:rsid w:val="00D75CB7"/>
    <w:rsid w:val="00D82CE4"/>
    <w:rsid w:val="00D8621A"/>
    <w:rsid w:val="00D9122E"/>
    <w:rsid w:val="00D91856"/>
    <w:rsid w:val="00D91D0E"/>
    <w:rsid w:val="00D927C4"/>
    <w:rsid w:val="00D931FE"/>
    <w:rsid w:val="00D93B38"/>
    <w:rsid w:val="00D97C9D"/>
    <w:rsid w:val="00DA16C8"/>
    <w:rsid w:val="00DA1928"/>
    <w:rsid w:val="00DA2E31"/>
    <w:rsid w:val="00DA33FD"/>
    <w:rsid w:val="00DA37DA"/>
    <w:rsid w:val="00DA5CC3"/>
    <w:rsid w:val="00DA6351"/>
    <w:rsid w:val="00DA663C"/>
    <w:rsid w:val="00DA7158"/>
    <w:rsid w:val="00DB0E5C"/>
    <w:rsid w:val="00DB3455"/>
    <w:rsid w:val="00DB672E"/>
    <w:rsid w:val="00DB68FC"/>
    <w:rsid w:val="00DC2A61"/>
    <w:rsid w:val="00DC5109"/>
    <w:rsid w:val="00DC6892"/>
    <w:rsid w:val="00DC7229"/>
    <w:rsid w:val="00DD0B61"/>
    <w:rsid w:val="00DD0F7A"/>
    <w:rsid w:val="00DD1D96"/>
    <w:rsid w:val="00DD1E4A"/>
    <w:rsid w:val="00DD3B05"/>
    <w:rsid w:val="00DD4FAE"/>
    <w:rsid w:val="00DD70CD"/>
    <w:rsid w:val="00DD7CF7"/>
    <w:rsid w:val="00DE0B2B"/>
    <w:rsid w:val="00DE1C0C"/>
    <w:rsid w:val="00DE4C49"/>
    <w:rsid w:val="00DE4FC5"/>
    <w:rsid w:val="00DE569B"/>
    <w:rsid w:val="00DE739C"/>
    <w:rsid w:val="00DF1A04"/>
    <w:rsid w:val="00DF2977"/>
    <w:rsid w:val="00DF2A46"/>
    <w:rsid w:val="00DF2EBD"/>
    <w:rsid w:val="00DF34C1"/>
    <w:rsid w:val="00DF7E7F"/>
    <w:rsid w:val="00E00361"/>
    <w:rsid w:val="00E016D8"/>
    <w:rsid w:val="00E021DC"/>
    <w:rsid w:val="00E029B2"/>
    <w:rsid w:val="00E03093"/>
    <w:rsid w:val="00E0508E"/>
    <w:rsid w:val="00E06197"/>
    <w:rsid w:val="00E07515"/>
    <w:rsid w:val="00E12C33"/>
    <w:rsid w:val="00E13478"/>
    <w:rsid w:val="00E13C54"/>
    <w:rsid w:val="00E14B3B"/>
    <w:rsid w:val="00E151A4"/>
    <w:rsid w:val="00E15B80"/>
    <w:rsid w:val="00E17815"/>
    <w:rsid w:val="00E20038"/>
    <w:rsid w:val="00E21708"/>
    <w:rsid w:val="00E23C66"/>
    <w:rsid w:val="00E243AF"/>
    <w:rsid w:val="00E24A69"/>
    <w:rsid w:val="00E276AC"/>
    <w:rsid w:val="00E30219"/>
    <w:rsid w:val="00E31B88"/>
    <w:rsid w:val="00E3338D"/>
    <w:rsid w:val="00E33419"/>
    <w:rsid w:val="00E354EF"/>
    <w:rsid w:val="00E35CC0"/>
    <w:rsid w:val="00E3797C"/>
    <w:rsid w:val="00E400E7"/>
    <w:rsid w:val="00E40F86"/>
    <w:rsid w:val="00E43C22"/>
    <w:rsid w:val="00E445C8"/>
    <w:rsid w:val="00E4491B"/>
    <w:rsid w:val="00E450C9"/>
    <w:rsid w:val="00E467AC"/>
    <w:rsid w:val="00E50CE0"/>
    <w:rsid w:val="00E528C7"/>
    <w:rsid w:val="00E55804"/>
    <w:rsid w:val="00E55FC0"/>
    <w:rsid w:val="00E56AB4"/>
    <w:rsid w:val="00E6161A"/>
    <w:rsid w:val="00E61A39"/>
    <w:rsid w:val="00E61C0D"/>
    <w:rsid w:val="00E63EF6"/>
    <w:rsid w:val="00E6423B"/>
    <w:rsid w:val="00E64AD8"/>
    <w:rsid w:val="00E6544A"/>
    <w:rsid w:val="00E654F8"/>
    <w:rsid w:val="00E65E91"/>
    <w:rsid w:val="00E6642C"/>
    <w:rsid w:val="00E67362"/>
    <w:rsid w:val="00E70826"/>
    <w:rsid w:val="00E751F7"/>
    <w:rsid w:val="00E76698"/>
    <w:rsid w:val="00E76705"/>
    <w:rsid w:val="00E77905"/>
    <w:rsid w:val="00E77C6A"/>
    <w:rsid w:val="00E80864"/>
    <w:rsid w:val="00E838D2"/>
    <w:rsid w:val="00E84C74"/>
    <w:rsid w:val="00E85A88"/>
    <w:rsid w:val="00E87E62"/>
    <w:rsid w:val="00E90B99"/>
    <w:rsid w:val="00E90CC2"/>
    <w:rsid w:val="00E90E40"/>
    <w:rsid w:val="00E91497"/>
    <w:rsid w:val="00E96DD3"/>
    <w:rsid w:val="00EA0543"/>
    <w:rsid w:val="00EA0A14"/>
    <w:rsid w:val="00EA34AE"/>
    <w:rsid w:val="00EA38AC"/>
    <w:rsid w:val="00EA55E2"/>
    <w:rsid w:val="00EB2687"/>
    <w:rsid w:val="00EB2EEE"/>
    <w:rsid w:val="00EB4D52"/>
    <w:rsid w:val="00EB4EE7"/>
    <w:rsid w:val="00EB520D"/>
    <w:rsid w:val="00EB57E2"/>
    <w:rsid w:val="00EB5EAE"/>
    <w:rsid w:val="00EC0C1D"/>
    <w:rsid w:val="00EC4252"/>
    <w:rsid w:val="00EC4269"/>
    <w:rsid w:val="00EC7A09"/>
    <w:rsid w:val="00EC7D53"/>
    <w:rsid w:val="00ED6938"/>
    <w:rsid w:val="00ED6E82"/>
    <w:rsid w:val="00EE0299"/>
    <w:rsid w:val="00EE0C7D"/>
    <w:rsid w:val="00EE490E"/>
    <w:rsid w:val="00EE5962"/>
    <w:rsid w:val="00EE6445"/>
    <w:rsid w:val="00EF0125"/>
    <w:rsid w:val="00EF0CD5"/>
    <w:rsid w:val="00EF23BC"/>
    <w:rsid w:val="00EF31A3"/>
    <w:rsid w:val="00EF36E8"/>
    <w:rsid w:val="00EF3B34"/>
    <w:rsid w:val="00EF3CAE"/>
    <w:rsid w:val="00EF435F"/>
    <w:rsid w:val="00EF5E32"/>
    <w:rsid w:val="00EF6290"/>
    <w:rsid w:val="00EF7461"/>
    <w:rsid w:val="00F00734"/>
    <w:rsid w:val="00F0088D"/>
    <w:rsid w:val="00F00934"/>
    <w:rsid w:val="00F02557"/>
    <w:rsid w:val="00F03EC5"/>
    <w:rsid w:val="00F04BB8"/>
    <w:rsid w:val="00F04F1F"/>
    <w:rsid w:val="00F05344"/>
    <w:rsid w:val="00F05A09"/>
    <w:rsid w:val="00F105ED"/>
    <w:rsid w:val="00F10C0C"/>
    <w:rsid w:val="00F142BE"/>
    <w:rsid w:val="00F15754"/>
    <w:rsid w:val="00F17044"/>
    <w:rsid w:val="00F17D92"/>
    <w:rsid w:val="00F21A2C"/>
    <w:rsid w:val="00F231DC"/>
    <w:rsid w:val="00F2337C"/>
    <w:rsid w:val="00F23C11"/>
    <w:rsid w:val="00F23EBB"/>
    <w:rsid w:val="00F23F26"/>
    <w:rsid w:val="00F2517C"/>
    <w:rsid w:val="00F27841"/>
    <w:rsid w:val="00F30A49"/>
    <w:rsid w:val="00F320DF"/>
    <w:rsid w:val="00F32B2C"/>
    <w:rsid w:val="00F35121"/>
    <w:rsid w:val="00F35543"/>
    <w:rsid w:val="00F41139"/>
    <w:rsid w:val="00F41FD9"/>
    <w:rsid w:val="00F420A8"/>
    <w:rsid w:val="00F424FC"/>
    <w:rsid w:val="00F44A9E"/>
    <w:rsid w:val="00F44DDD"/>
    <w:rsid w:val="00F46893"/>
    <w:rsid w:val="00F509AD"/>
    <w:rsid w:val="00F51088"/>
    <w:rsid w:val="00F510A7"/>
    <w:rsid w:val="00F54B17"/>
    <w:rsid w:val="00F5700B"/>
    <w:rsid w:val="00F6070C"/>
    <w:rsid w:val="00F609EB"/>
    <w:rsid w:val="00F612B1"/>
    <w:rsid w:val="00F6382A"/>
    <w:rsid w:val="00F63FE3"/>
    <w:rsid w:val="00F64529"/>
    <w:rsid w:val="00F65608"/>
    <w:rsid w:val="00F66C87"/>
    <w:rsid w:val="00F66F2F"/>
    <w:rsid w:val="00F674B3"/>
    <w:rsid w:val="00F73B36"/>
    <w:rsid w:val="00F74B89"/>
    <w:rsid w:val="00F75009"/>
    <w:rsid w:val="00F76645"/>
    <w:rsid w:val="00F7672A"/>
    <w:rsid w:val="00F76B66"/>
    <w:rsid w:val="00F818C4"/>
    <w:rsid w:val="00F82971"/>
    <w:rsid w:val="00F876D2"/>
    <w:rsid w:val="00F91957"/>
    <w:rsid w:val="00F919EF"/>
    <w:rsid w:val="00F91D45"/>
    <w:rsid w:val="00F95E43"/>
    <w:rsid w:val="00F973E8"/>
    <w:rsid w:val="00FA0E69"/>
    <w:rsid w:val="00FA18F1"/>
    <w:rsid w:val="00FA1DD0"/>
    <w:rsid w:val="00FA5C1A"/>
    <w:rsid w:val="00FB247D"/>
    <w:rsid w:val="00FB41C7"/>
    <w:rsid w:val="00FB6E2C"/>
    <w:rsid w:val="00FC09B9"/>
    <w:rsid w:val="00FC0F99"/>
    <w:rsid w:val="00FC2863"/>
    <w:rsid w:val="00FC6BD7"/>
    <w:rsid w:val="00FD1220"/>
    <w:rsid w:val="00FD2CD0"/>
    <w:rsid w:val="00FD34E6"/>
    <w:rsid w:val="00FD4D85"/>
    <w:rsid w:val="00FE0562"/>
    <w:rsid w:val="00FE11DA"/>
    <w:rsid w:val="00FE2F7D"/>
    <w:rsid w:val="00FE3043"/>
    <w:rsid w:val="00FE3243"/>
    <w:rsid w:val="00FE4A50"/>
    <w:rsid w:val="00FE7566"/>
    <w:rsid w:val="00FE7E15"/>
    <w:rsid w:val="00FF0673"/>
    <w:rsid w:val="00FF1D16"/>
    <w:rsid w:val="00FF2C6F"/>
    <w:rsid w:val="00FF3875"/>
    <w:rsid w:val="00FF413C"/>
    <w:rsid w:val="00FF6D44"/>
    <w:rsid w:val="00FF6E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3E8EE46"/>
  <w15:docId w15:val="{54CEE645-E5A6-4A20-9965-2FD2C16D17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35B2"/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B203FF"/>
    <w:pPr>
      <w:keepNext/>
      <w:outlineLvl w:val="0"/>
    </w:pPr>
    <w:rPr>
      <w:rFonts w:ascii="Times" w:eastAsia="SimSun" w:hAnsi="Times"/>
      <w:b/>
      <w:bCs/>
      <w:lang w:eastAsia="en-US" w:bidi="he-I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E6CCF"/>
    <w:pPr>
      <w:keepNext/>
      <w:keepLines/>
      <w:spacing w:before="200" w:line="276" w:lineRule="auto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203FF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link w:val="Heading4Char"/>
    <w:uiPriority w:val="9"/>
    <w:qFormat/>
    <w:rsid w:val="001D4487"/>
    <w:pPr>
      <w:spacing w:before="100" w:beforeAutospacing="1" w:after="100" w:afterAutospacing="1"/>
      <w:outlineLvl w:val="3"/>
    </w:pPr>
    <w:rPr>
      <w:rFonts w:eastAsiaTheme="minorEastAsia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B203FF"/>
    <w:rPr>
      <w:rFonts w:ascii="Times" w:eastAsia="SimSun" w:hAnsi="Times" w:cs="Times New Roman"/>
      <w:b/>
      <w:bCs/>
      <w:kern w:val="0"/>
      <w:sz w:val="24"/>
      <w:szCs w:val="24"/>
      <w:lang w:eastAsia="en-US" w:bidi="he-IL"/>
    </w:rPr>
  </w:style>
  <w:style w:type="paragraph" w:styleId="Header">
    <w:name w:val="header"/>
    <w:basedOn w:val="Normal"/>
    <w:link w:val="HeaderChar"/>
    <w:uiPriority w:val="99"/>
    <w:unhideWhenUsed/>
    <w:rsid w:val="00254020"/>
    <w:pPr>
      <w:pBdr>
        <w:bottom w:val="thickThinSmallGap" w:sz="24" w:space="1" w:color="622423" w:themeColor="accent2" w:themeShade="7F"/>
      </w:pBdr>
      <w:tabs>
        <w:tab w:val="center" w:pos="4320"/>
        <w:tab w:val="right" w:pos="8640"/>
      </w:tabs>
      <w:jc w:val="center"/>
    </w:pPr>
    <w:rPr>
      <w:rFonts w:ascii="Helvetica-Bold" w:eastAsia="SimSun" w:hAnsi="Helvetica-Bold" w:cs="Helvetica-Bold"/>
      <w:bCs/>
      <w:i/>
      <w:sz w:val="20"/>
      <w:szCs w:val="20"/>
    </w:rPr>
  </w:style>
  <w:style w:type="character" w:customStyle="1" w:styleId="HeaderChar">
    <w:name w:val="Header Char"/>
    <w:basedOn w:val="DefaultParagraphFont"/>
    <w:link w:val="Header"/>
    <w:uiPriority w:val="99"/>
    <w:rsid w:val="00254020"/>
    <w:rPr>
      <w:rFonts w:ascii="Helvetica-Bold" w:eastAsia="SimSun" w:hAnsi="Helvetica-Bold" w:cs="Helvetica-Bold"/>
      <w:bCs/>
      <w:i/>
      <w:kern w:val="0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B203FF"/>
    <w:pPr>
      <w:tabs>
        <w:tab w:val="center" w:pos="4320"/>
        <w:tab w:val="right" w:pos="8640"/>
      </w:tabs>
    </w:pPr>
    <w:rPr>
      <w:rFonts w:ascii="Calibri" w:eastAsia="SimSun" w:hAnsi="Calibr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203FF"/>
    <w:rPr>
      <w:rFonts w:ascii="Calibri" w:eastAsia="SimSun" w:hAnsi="Calibri" w:cs="Times New Roman"/>
      <w:kern w:val="0"/>
      <w:sz w:val="22"/>
    </w:rPr>
  </w:style>
  <w:style w:type="character" w:styleId="Hyperlink">
    <w:name w:val="Hyperlink"/>
    <w:basedOn w:val="DefaultParagraphFont"/>
    <w:uiPriority w:val="99"/>
    <w:unhideWhenUsed/>
    <w:rsid w:val="00B203F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203FF"/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03FF"/>
    <w:rPr>
      <w:rFonts w:ascii="Calibri" w:eastAsia="SimSun" w:hAnsi="Calibri" w:cs="Times New Roman"/>
      <w:kern w:val="0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203FF"/>
    <w:rPr>
      <w:rFonts w:ascii="Calibri" w:eastAsia="SimSun" w:hAnsi="Calibri" w:cs="Times New Roman"/>
      <w:b/>
      <w:bCs/>
      <w:kern w:val="0"/>
      <w:sz w:val="32"/>
      <w:szCs w:val="32"/>
    </w:rPr>
  </w:style>
  <w:style w:type="character" w:styleId="Emphasis">
    <w:name w:val="Emphasis"/>
    <w:basedOn w:val="DefaultParagraphFont"/>
    <w:uiPriority w:val="20"/>
    <w:qFormat/>
    <w:rsid w:val="00B203FF"/>
    <w:rPr>
      <w:i/>
      <w:iCs/>
    </w:rPr>
  </w:style>
  <w:style w:type="paragraph" w:customStyle="1" w:styleId="Style1">
    <w:name w:val="Style1"/>
    <w:basedOn w:val="Header"/>
    <w:link w:val="Style1Char"/>
    <w:qFormat/>
    <w:rsid w:val="00371A8E"/>
    <w:pPr>
      <w:pBdr>
        <w:bottom w:val="thickThinSmallGap" w:sz="24" w:space="1" w:color="000000" w:themeColor="text1"/>
      </w:pBdr>
    </w:pPr>
  </w:style>
  <w:style w:type="paragraph" w:styleId="ListParagraph">
    <w:name w:val="List Paragraph"/>
    <w:basedOn w:val="Normal"/>
    <w:uiPriority w:val="34"/>
    <w:qFormat/>
    <w:rsid w:val="0088582C"/>
    <w:pPr>
      <w:spacing w:after="200" w:line="276" w:lineRule="auto"/>
      <w:ind w:firstLineChars="200" w:firstLine="420"/>
    </w:pPr>
    <w:rPr>
      <w:rFonts w:ascii="Calibri" w:eastAsia="SimSun" w:hAnsi="Calibri"/>
      <w:sz w:val="22"/>
      <w:szCs w:val="22"/>
    </w:rPr>
  </w:style>
  <w:style w:type="character" w:customStyle="1" w:styleId="Style1Char">
    <w:name w:val="Style1 Char"/>
    <w:basedOn w:val="HeaderChar"/>
    <w:link w:val="Style1"/>
    <w:rsid w:val="00371A8E"/>
    <w:rPr>
      <w:rFonts w:ascii="Helvetica-Bold" w:eastAsia="SimSun" w:hAnsi="Helvetica-Bold" w:cs="Helvetica-Bold"/>
      <w:bCs/>
      <w:i/>
      <w:kern w:val="0"/>
      <w:sz w:val="20"/>
      <w:szCs w:val="20"/>
    </w:rPr>
  </w:style>
  <w:style w:type="character" w:customStyle="1" w:styleId="apple-style-span">
    <w:name w:val="apple-style-span"/>
    <w:basedOn w:val="DefaultParagraphFont"/>
    <w:rsid w:val="00707720"/>
  </w:style>
  <w:style w:type="character" w:styleId="FollowedHyperlink">
    <w:name w:val="FollowedHyperlink"/>
    <w:basedOn w:val="DefaultParagraphFont"/>
    <w:uiPriority w:val="99"/>
    <w:semiHidden/>
    <w:unhideWhenUsed/>
    <w:rsid w:val="00AD48FD"/>
    <w:rPr>
      <w:color w:val="800080" w:themeColor="followedHyperlink"/>
      <w:u w:val="single"/>
    </w:rPr>
  </w:style>
  <w:style w:type="character" w:styleId="PageNumber">
    <w:name w:val="page number"/>
    <w:basedOn w:val="DefaultParagraphFont"/>
    <w:rsid w:val="00D46B95"/>
  </w:style>
  <w:style w:type="character" w:styleId="CommentReference">
    <w:name w:val="annotation reference"/>
    <w:basedOn w:val="DefaultParagraphFont"/>
    <w:uiPriority w:val="99"/>
    <w:semiHidden/>
    <w:unhideWhenUsed/>
    <w:rsid w:val="000E5655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5655"/>
    <w:pPr>
      <w:spacing w:after="200" w:line="276" w:lineRule="auto"/>
    </w:pPr>
    <w:rPr>
      <w:rFonts w:ascii="Calibri" w:eastAsia="SimSun" w:hAnsi="Calibri"/>
      <w:sz w:val="22"/>
      <w:szCs w:val="22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5655"/>
    <w:rPr>
      <w:rFonts w:ascii="Calibri" w:eastAsia="SimSun" w:hAnsi="Calibri" w:cs="Times New Roman"/>
      <w:kern w:val="0"/>
      <w:sz w:val="22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565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5655"/>
    <w:rPr>
      <w:rFonts w:ascii="Calibri" w:eastAsia="SimSun" w:hAnsi="Calibri" w:cs="Times New Roman"/>
      <w:b/>
      <w:bCs/>
      <w:kern w:val="0"/>
      <w:sz w:val="22"/>
    </w:rPr>
  </w:style>
  <w:style w:type="paragraph" w:styleId="Revision">
    <w:name w:val="Revision"/>
    <w:hidden/>
    <w:uiPriority w:val="99"/>
    <w:semiHidden/>
    <w:rsid w:val="001047B1"/>
    <w:rPr>
      <w:rFonts w:ascii="Calibri" w:eastAsia="SimSun" w:hAnsi="Calibri" w:cs="Times New Roman"/>
      <w:kern w:val="0"/>
      <w:sz w:val="22"/>
    </w:rPr>
  </w:style>
  <w:style w:type="character" w:customStyle="1" w:styleId="apple-converted-space">
    <w:name w:val="apple-converted-space"/>
    <w:basedOn w:val="DefaultParagraphFont"/>
    <w:rsid w:val="00856426"/>
  </w:style>
  <w:style w:type="character" w:customStyle="1" w:styleId="def">
    <w:name w:val="def"/>
    <w:basedOn w:val="DefaultParagraphFont"/>
    <w:rsid w:val="00037236"/>
  </w:style>
  <w:style w:type="character" w:customStyle="1" w:styleId="Heading2Char">
    <w:name w:val="Heading 2 Char"/>
    <w:basedOn w:val="DefaultParagraphFont"/>
    <w:link w:val="Heading2"/>
    <w:uiPriority w:val="9"/>
    <w:semiHidden/>
    <w:rsid w:val="006E6CCF"/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</w:rPr>
  </w:style>
  <w:style w:type="paragraph" w:customStyle="1" w:styleId="Body">
    <w:name w:val="Body"/>
    <w:rsid w:val="00CA06DD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Helvetica" w:eastAsia="Arial Unicode MS" w:hAnsi="Arial Unicode MS" w:cs="Arial Unicode MS"/>
      <w:color w:val="000000"/>
      <w:kern w:val="0"/>
      <w:sz w:val="22"/>
      <w:bdr w:val="nil"/>
    </w:rPr>
  </w:style>
  <w:style w:type="paragraph" w:styleId="PlainText">
    <w:name w:val="Plain Text"/>
    <w:basedOn w:val="Normal"/>
    <w:link w:val="PlainTextChar"/>
    <w:rsid w:val="00A56B75"/>
    <w:rPr>
      <w:rFonts w:ascii="Courier New" w:eastAsia="SimSun" w:hAnsi="Courier New"/>
      <w:sz w:val="20"/>
      <w:szCs w:val="20"/>
      <w:lang w:eastAsia="en-US"/>
    </w:rPr>
  </w:style>
  <w:style w:type="character" w:customStyle="1" w:styleId="PlainTextChar">
    <w:name w:val="Plain Text Char"/>
    <w:basedOn w:val="DefaultParagraphFont"/>
    <w:link w:val="PlainText"/>
    <w:rsid w:val="00A56B75"/>
    <w:rPr>
      <w:rFonts w:ascii="Courier New" w:eastAsia="SimSun" w:hAnsi="Courier New" w:cs="Times New Roman"/>
      <w:kern w:val="0"/>
      <w:sz w:val="20"/>
      <w:szCs w:val="20"/>
      <w:lang w:eastAsia="en-US"/>
    </w:rPr>
  </w:style>
  <w:style w:type="character" w:customStyle="1" w:styleId="spelle">
    <w:name w:val="spelle"/>
    <w:basedOn w:val="DefaultParagraphFont"/>
    <w:rsid w:val="00903146"/>
  </w:style>
  <w:style w:type="character" w:customStyle="1" w:styleId="Heading4Char">
    <w:name w:val="Heading 4 Char"/>
    <w:basedOn w:val="DefaultParagraphFont"/>
    <w:link w:val="Heading4"/>
    <w:uiPriority w:val="9"/>
    <w:rsid w:val="001D4487"/>
    <w:rPr>
      <w:rFonts w:ascii="Times New Roman" w:hAnsi="Times New Roman" w:cs="Times New Roman"/>
      <w:b/>
      <w:bCs/>
      <w:kern w:val="0"/>
      <w:sz w:val="24"/>
      <w:szCs w:val="24"/>
    </w:rPr>
  </w:style>
  <w:style w:type="character" w:customStyle="1" w:styleId="1">
    <w:name w:val="未处理的提及1"/>
    <w:basedOn w:val="DefaultParagraphFont"/>
    <w:uiPriority w:val="99"/>
    <w:rsid w:val="00B331A4"/>
    <w:rPr>
      <w:color w:val="808080"/>
      <w:shd w:val="clear" w:color="auto" w:fill="E6E6E6"/>
    </w:rPr>
  </w:style>
  <w:style w:type="character" w:styleId="UnresolvedMention">
    <w:name w:val="Unresolved Mention"/>
    <w:basedOn w:val="DefaultParagraphFont"/>
    <w:uiPriority w:val="99"/>
    <w:semiHidden/>
    <w:unhideWhenUsed/>
    <w:rsid w:val="00D036F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5832E8"/>
    <w:pPr>
      <w:jc w:val="center"/>
    </w:pPr>
    <w:rPr>
      <w:rFonts w:ascii="Arial" w:eastAsiaTheme="minorEastAsia" w:hAnsi="Arial" w:cs="Ari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832E8"/>
    <w:pPr>
      <w:jc w:val="both"/>
    </w:pPr>
    <w:rPr>
      <w:rFonts w:ascii="Arial" w:eastAsiaTheme="minorEastAsia" w:hAnsi="Arial" w:cs="Arial"/>
    </w:rPr>
  </w:style>
  <w:style w:type="character" w:customStyle="1" w:styleId="EndNoteBibliographyChar">
    <w:name w:val="EndNote Bibliography Char"/>
    <w:basedOn w:val="DefaultParagraphFont"/>
    <w:link w:val="EndNoteBibliography"/>
    <w:rsid w:val="005832E8"/>
    <w:rPr>
      <w:rFonts w:ascii="Arial" w:hAnsi="Arial" w:cs="Arial"/>
      <w:kern w:val="0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5832E8"/>
    <w:pPr>
      <w:spacing w:before="120" w:after="120"/>
    </w:pPr>
    <w:rPr>
      <w:rFonts w:eastAsiaTheme="minorEastAsia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5832E8"/>
    <w:rPr>
      <w:rFonts w:ascii="Times New Roman" w:hAnsi="Times New Roman" w:cs="Times New Roman"/>
      <w:kern w:val="0"/>
      <w:sz w:val="24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5832E8"/>
    <w:pPr>
      <w:spacing w:before="120" w:after="120"/>
      <w:jc w:val="center"/>
    </w:pPr>
    <w:rPr>
      <w:rFonts w:eastAsiaTheme="minorEastAsia"/>
    </w:rPr>
  </w:style>
  <w:style w:type="character" w:customStyle="1" w:styleId="EndNoteCategoryTitleChar">
    <w:name w:val="EndNote Category Title Char"/>
    <w:basedOn w:val="DefaultParagraphFont"/>
    <w:link w:val="EndNoteCategoryTitle"/>
    <w:rsid w:val="005832E8"/>
    <w:rPr>
      <w:rFonts w:ascii="Times New Roman" w:hAnsi="Times New Roman" w:cs="Times New Roman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4446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78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1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4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6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08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9080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548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690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37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9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8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24160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933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5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79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136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33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9563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43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18470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732177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23990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7557267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37545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934424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218852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05264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49875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2350226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5464915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382063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7606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85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0603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091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04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84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8455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2460881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061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235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62488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159216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3892361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1924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1702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9127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77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2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14441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93387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3851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199648">
          <w:marLeft w:val="446"/>
          <w:marRight w:val="0"/>
          <w:marTop w:val="3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612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778602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848130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06038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0246766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796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5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35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0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789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5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41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2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1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21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22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89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39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1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9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9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5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6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70818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8378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488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1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2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0377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97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519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26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0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8100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74954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9175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668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6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8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4319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5462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93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7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5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47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86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7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7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8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25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6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73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19412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20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3566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29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586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8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410818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56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5388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7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50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2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3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7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5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253819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260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19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113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1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585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318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555038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63923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62178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6555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48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640045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4354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145341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24267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2439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3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79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97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51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72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65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4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915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18216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0801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8983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02680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36305518">
                              <w:marLeft w:val="50"/>
                              <w:marRight w:val="50"/>
                              <w:marTop w:val="0"/>
                              <w:marBottom w:val="0"/>
                              <w:divBdr>
                                <w:top w:val="single" w:sz="4" w:space="0" w:color="9DBADD"/>
                                <w:left w:val="single" w:sz="4" w:space="0" w:color="9DBADD"/>
                                <w:bottom w:val="single" w:sz="4" w:space="0" w:color="9DBADD"/>
                                <w:right w:val="single" w:sz="4" w:space="0" w:color="9DBADD"/>
                              </w:divBdr>
                              <w:divsChild>
                                <w:div w:id="172879526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87467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89377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289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9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83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810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920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528557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8695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6668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19337986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10106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397829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1903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42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30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0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4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6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3524515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070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19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06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2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7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0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01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9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91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254085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1083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1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42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47346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wu.6655@osu.edu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Weidong.Wu@osumc.edu" TargetMode="Externa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scholar.google.com/citations?user=kKMLVpUAAAAJ&amp;hl=en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wvdon" TargetMode="External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B9B25031FC8440ED91FC1705E6A6CF6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E8710EB-A0F1-45D2-BA9A-B3E8F53DDC4E}"/>
      </w:docPartPr>
      <w:docPartBody>
        <w:p w:rsidR="00F540C2" w:rsidRDefault="003F1225" w:rsidP="003F1225">
          <w:pPr>
            <w:pStyle w:val="B9B25031FC8440ED91FC1705E6A6CF6B"/>
          </w:pPr>
          <w:r>
            <w:rPr>
              <w:rFonts w:asciiTheme="majorHAnsi" w:eastAsiaTheme="majorEastAsia" w:hAnsiTheme="majorHAnsi" w:cstheme="majorBidi"/>
              <w:sz w:val="32"/>
              <w:szCs w:val="32"/>
            </w:rPr>
            <w:t>[Type the document 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Times New Roma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Helvetica-Bold">
    <w:altName w:val="Arial"/>
    <w:panose1 w:val="00000000000000000000"/>
    <w:charset w:val="B2"/>
    <w:family w:val="auto"/>
    <w:pitch w:val="variable"/>
    <w:sig w:usb0="E00022FF" w:usb1="5200785B" w:usb2="00000000" w:usb3="00000000" w:csb0="000001D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Arial-ItalicMT">
    <w:altName w:val="Arial"/>
    <w:panose1 w:val="020B0604020202020204"/>
    <w:charset w:val="00"/>
    <w:family w:val="swiss"/>
    <w:notTrueType/>
    <w:pitch w:val="default"/>
    <w:sig w:usb0="00000003" w:usb1="00000000" w:usb2="00000000" w:usb3="00000000" w:csb0="0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bordersDoNotSurroundHeader/>
  <w:bordersDoNotSurroundFooter/>
  <w:revisionView w:inkAnnotations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3F1225"/>
    <w:rsid w:val="00010E05"/>
    <w:rsid w:val="000131C0"/>
    <w:rsid w:val="000240CA"/>
    <w:rsid w:val="00026D66"/>
    <w:rsid w:val="00046A29"/>
    <w:rsid w:val="000A74C5"/>
    <w:rsid w:val="000C1DF4"/>
    <w:rsid w:val="000E2ED6"/>
    <w:rsid w:val="000F7420"/>
    <w:rsid w:val="00115C2C"/>
    <w:rsid w:val="0011766F"/>
    <w:rsid w:val="00117C34"/>
    <w:rsid w:val="00120351"/>
    <w:rsid w:val="001231CF"/>
    <w:rsid w:val="00157358"/>
    <w:rsid w:val="001800E7"/>
    <w:rsid w:val="001A2C0D"/>
    <w:rsid w:val="001C08CF"/>
    <w:rsid w:val="001C295A"/>
    <w:rsid w:val="001D0BF1"/>
    <w:rsid w:val="001E0561"/>
    <w:rsid w:val="001F1316"/>
    <w:rsid w:val="00210C33"/>
    <w:rsid w:val="0021614B"/>
    <w:rsid w:val="0023518D"/>
    <w:rsid w:val="002379C4"/>
    <w:rsid w:val="00240E85"/>
    <w:rsid w:val="002523C3"/>
    <w:rsid w:val="00254716"/>
    <w:rsid w:val="00263B48"/>
    <w:rsid w:val="002646A9"/>
    <w:rsid w:val="002706C3"/>
    <w:rsid w:val="002855E4"/>
    <w:rsid w:val="002B1D77"/>
    <w:rsid w:val="002C22A5"/>
    <w:rsid w:val="00311F29"/>
    <w:rsid w:val="00316B51"/>
    <w:rsid w:val="0034403B"/>
    <w:rsid w:val="00345871"/>
    <w:rsid w:val="00357E5A"/>
    <w:rsid w:val="0036065F"/>
    <w:rsid w:val="00362C1E"/>
    <w:rsid w:val="00363BBD"/>
    <w:rsid w:val="00363CAD"/>
    <w:rsid w:val="0038072F"/>
    <w:rsid w:val="003917F0"/>
    <w:rsid w:val="00396837"/>
    <w:rsid w:val="003A6300"/>
    <w:rsid w:val="003B03C7"/>
    <w:rsid w:val="003C1AB8"/>
    <w:rsid w:val="003D00E2"/>
    <w:rsid w:val="003E0E29"/>
    <w:rsid w:val="003E2551"/>
    <w:rsid w:val="003E2EFA"/>
    <w:rsid w:val="003F1225"/>
    <w:rsid w:val="003F1C28"/>
    <w:rsid w:val="004308C1"/>
    <w:rsid w:val="00432AA5"/>
    <w:rsid w:val="004652C3"/>
    <w:rsid w:val="0047481C"/>
    <w:rsid w:val="00475115"/>
    <w:rsid w:val="00493BCD"/>
    <w:rsid w:val="00495E3F"/>
    <w:rsid w:val="004977C9"/>
    <w:rsid w:val="004A02EA"/>
    <w:rsid w:val="004A73F4"/>
    <w:rsid w:val="005217A1"/>
    <w:rsid w:val="00523628"/>
    <w:rsid w:val="0054357C"/>
    <w:rsid w:val="00565F5E"/>
    <w:rsid w:val="0056798D"/>
    <w:rsid w:val="00576FCD"/>
    <w:rsid w:val="005A2146"/>
    <w:rsid w:val="005A67DB"/>
    <w:rsid w:val="005B0315"/>
    <w:rsid w:val="005B588E"/>
    <w:rsid w:val="005C1DF1"/>
    <w:rsid w:val="005D3598"/>
    <w:rsid w:val="005F171F"/>
    <w:rsid w:val="0062515B"/>
    <w:rsid w:val="006356F9"/>
    <w:rsid w:val="00641E09"/>
    <w:rsid w:val="00662207"/>
    <w:rsid w:val="00662F6F"/>
    <w:rsid w:val="00683693"/>
    <w:rsid w:val="00697230"/>
    <w:rsid w:val="006A2A7B"/>
    <w:rsid w:val="006A40A3"/>
    <w:rsid w:val="006B0B9A"/>
    <w:rsid w:val="006D028C"/>
    <w:rsid w:val="006D5A4F"/>
    <w:rsid w:val="006D7DF8"/>
    <w:rsid w:val="006E07C8"/>
    <w:rsid w:val="006E335D"/>
    <w:rsid w:val="006F1175"/>
    <w:rsid w:val="00700FBD"/>
    <w:rsid w:val="0072527D"/>
    <w:rsid w:val="00732881"/>
    <w:rsid w:val="00755C23"/>
    <w:rsid w:val="00765593"/>
    <w:rsid w:val="00766C64"/>
    <w:rsid w:val="007824EF"/>
    <w:rsid w:val="00782647"/>
    <w:rsid w:val="00794FC9"/>
    <w:rsid w:val="007A4D5B"/>
    <w:rsid w:val="007D319C"/>
    <w:rsid w:val="007D4068"/>
    <w:rsid w:val="007F4811"/>
    <w:rsid w:val="0080314F"/>
    <w:rsid w:val="00805E21"/>
    <w:rsid w:val="00810A18"/>
    <w:rsid w:val="00854658"/>
    <w:rsid w:val="00854B96"/>
    <w:rsid w:val="00873DF9"/>
    <w:rsid w:val="00886154"/>
    <w:rsid w:val="008A31CE"/>
    <w:rsid w:val="008B43B1"/>
    <w:rsid w:val="008C30F0"/>
    <w:rsid w:val="008C6B4E"/>
    <w:rsid w:val="008E42E9"/>
    <w:rsid w:val="008E7375"/>
    <w:rsid w:val="00900832"/>
    <w:rsid w:val="00905C44"/>
    <w:rsid w:val="009308F6"/>
    <w:rsid w:val="009375F5"/>
    <w:rsid w:val="0094088A"/>
    <w:rsid w:val="00976DD7"/>
    <w:rsid w:val="00984C13"/>
    <w:rsid w:val="009906A6"/>
    <w:rsid w:val="009C54FD"/>
    <w:rsid w:val="009D5E9A"/>
    <w:rsid w:val="009E34E5"/>
    <w:rsid w:val="009F03D6"/>
    <w:rsid w:val="009F36C7"/>
    <w:rsid w:val="00A05DE7"/>
    <w:rsid w:val="00A16A10"/>
    <w:rsid w:val="00A179AE"/>
    <w:rsid w:val="00A60D2B"/>
    <w:rsid w:val="00A828C7"/>
    <w:rsid w:val="00A918E3"/>
    <w:rsid w:val="00B02296"/>
    <w:rsid w:val="00B14CDC"/>
    <w:rsid w:val="00B17F18"/>
    <w:rsid w:val="00B243D5"/>
    <w:rsid w:val="00B33BD8"/>
    <w:rsid w:val="00B57EA8"/>
    <w:rsid w:val="00B71CA0"/>
    <w:rsid w:val="00B73758"/>
    <w:rsid w:val="00B77B2D"/>
    <w:rsid w:val="00B83891"/>
    <w:rsid w:val="00B839F3"/>
    <w:rsid w:val="00BA3A57"/>
    <w:rsid w:val="00BC1A53"/>
    <w:rsid w:val="00BD4A44"/>
    <w:rsid w:val="00BE1CE4"/>
    <w:rsid w:val="00BF4128"/>
    <w:rsid w:val="00BF68FF"/>
    <w:rsid w:val="00C03FF3"/>
    <w:rsid w:val="00C05F2B"/>
    <w:rsid w:val="00C22521"/>
    <w:rsid w:val="00C2348A"/>
    <w:rsid w:val="00C45402"/>
    <w:rsid w:val="00C50430"/>
    <w:rsid w:val="00C669FB"/>
    <w:rsid w:val="00C76F71"/>
    <w:rsid w:val="00C818DA"/>
    <w:rsid w:val="00CB635C"/>
    <w:rsid w:val="00CC38F0"/>
    <w:rsid w:val="00CD7B6F"/>
    <w:rsid w:val="00CE4F7F"/>
    <w:rsid w:val="00CF2838"/>
    <w:rsid w:val="00CF620B"/>
    <w:rsid w:val="00D163C5"/>
    <w:rsid w:val="00D22C3F"/>
    <w:rsid w:val="00D33C2F"/>
    <w:rsid w:val="00D369E8"/>
    <w:rsid w:val="00D75F24"/>
    <w:rsid w:val="00D82958"/>
    <w:rsid w:val="00D83532"/>
    <w:rsid w:val="00DC7BC8"/>
    <w:rsid w:val="00DE2C24"/>
    <w:rsid w:val="00DE2C30"/>
    <w:rsid w:val="00DF00C7"/>
    <w:rsid w:val="00DF4A10"/>
    <w:rsid w:val="00DF7E7F"/>
    <w:rsid w:val="00E03430"/>
    <w:rsid w:val="00E15517"/>
    <w:rsid w:val="00E43AA2"/>
    <w:rsid w:val="00E4405C"/>
    <w:rsid w:val="00E67C10"/>
    <w:rsid w:val="00E77AA9"/>
    <w:rsid w:val="00E85A1E"/>
    <w:rsid w:val="00E92B59"/>
    <w:rsid w:val="00EA6491"/>
    <w:rsid w:val="00EB243D"/>
    <w:rsid w:val="00EB3495"/>
    <w:rsid w:val="00EC6091"/>
    <w:rsid w:val="00ED0116"/>
    <w:rsid w:val="00F120F5"/>
    <w:rsid w:val="00F15648"/>
    <w:rsid w:val="00F318E9"/>
    <w:rsid w:val="00F46B15"/>
    <w:rsid w:val="00F540C2"/>
    <w:rsid w:val="00F65723"/>
    <w:rsid w:val="00F739CF"/>
    <w:rsid w:val="00F73C34"/>
    <w:rsid w:val="00F8016B"/>
    <w:rsid w:val="00FA07BA"/>
    <w:rsid w:val="00FC2BD4"/>
    <w:rsid w:val="00FF436B"/>
    <w:rsid w:val="00FF606C"/>
    <w:rsid w:val="00FF6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540C2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9B25031FC8440ED91FC1705E6A6CF6B">
    <w:name w:val="B9B25031FC8440ED91FC1705E6A6CF6B"/>
    <w:rsid w:val="003F1225"/>
    <w:pPr>
      <w:widowControl w:val="0"/>
      <w:jc w:val="both"/>
    </w:p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50</Words>
  <Characters>313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nkun Wang                                       June 14, 2023</vt:lpstr>
    </vt:vector>
  </TitlesOfParts>
  <Company>UGA</Company>
  <LinksUpToDate>false</LinksUpToDate>
  <CharactersWithSpaces>36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eidong Wu                                       Jul 23, 2025</dc:title>
  <dc:creator>Jing Zhao</dc:creator>
  <cp:lastModifiedBy>Wu, Weidong</cp:lastModifiedBy>
  <cp:revision>2</cp:revision>
  <cp:lastPrinted>2024-11-05T14:59:00Z</cp:lastPrinted>
  <dcterms:created xsi:type="dcterms:W3CDTF">2025-07-24T01:10:00Z</dcterms:created>
  <dcterms:modified xsi:type="dcterms:W3CDTF">2025-07-24T0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63820803b0e964e1e10c1a344653125340228a93e155e10a472c7bdf712ed793</vt:lpwstr>
  </property>
</Properties>
</file>